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4C828A94"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w:t>
      </w:r>
      <w:r>
        <w:t>Har</w:t>
      </w:r>
      <w:ins w:id="0" w:author="Harry Matthews" w:date="2018-06-01T08:22:00Z">
        <w:r w:rsidR="008E3147">
          <w:t>old</w:t>
        </w:r>
      </w:ins>
      <w:del w:id="1" w:author="Harry Matthews" w:date="2018-06-01T08:22:00Z">
        <w:r w:rsidDel="008E3147">
          <w:delText>ry</w:delText>
        </w:r>
      </w:del>
      <w:r>
        <w:t xml:space="preserve"> Matthews</w:t>
      </w:r>
      <w:r w:rsidR="008F4E4F">
        <w:rPr>
          <w:vertAlign w:val="superscript"/>
        </w:rPr>
        <w:t>5,6,7</w:t>
      </w:r>
      <w:r>
        <w:t>,</w:t>
      </w:r>
      <w:r w:rsidR="00D63F3D" w:rsidRPr="00D63F3D">
        <w:t xml:space="preserve"> </w:t>
      </w:r>
      <w:r w:rsidR="00D63F3D">
        <w:t>Arslan A. Zaidi</w:t>
      </w:r>
      <w:r w:rsidR="00D63F3D" w:rsidRPr="0047213A">
        <w:rPr>
          <w:vertAlign w:val="superscript"/>
        </w:rPr>
        <w:t>1,</w:t>
      </w:r>
      <w:r w:rsidR="00D63F3D" w:rsidRPr="00A545C6">
        <w:rPr>
          <w:vertAlign w:val="superscript"/>
        </w:rPr>
        <w:t>2</w:t>
      </w:r>
      <w:r w:rsidR="00D63F3D">
        <w:t>,</w:t>
      </w:r>
      <w:r>
        <w:t xml:space="preserve">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31C7D524" w14:textId="6C5C4130" w:rsidR="0069551E" w:rsidRDefault="00960C71" w:rsidP="006C0DA4">
      <w:pPr>
        <w:rPr>
          <w:ins w:id="2" w:author="Harry Matthews" w:date="2018-06-01T08:53:00Z"/>
        </w:rPr>
      </w:pPr>
      <w:del w:id="3" w:author="Harry Matthews" w:date="2018-06-01T08:33:00Z">
        <w:r w:rsidDel="006C0DA4">
          <w:delText>Of interest to anthropologists,</w:delText>
        </w:r>
        <w:r w:rsidR="00B97C25" w:rsidDel="006C0DA4">
          <w:delText xml:space="preserve"> geneticists,</w:delText>
        </w:r>
        <w:r w:rsidDel="006C0DA4">
          <w:delText xml:space="preserve"> biologists, clinicians, and other professionals is the ability to accurately and reproducibly characterize a physical </w:delText>
        </w:r>
        <w:r w:rsidR="00D869C2" w:rsidDel="006C0DA4">
          <w:delText>structure</w:delText>
        </w:r>
        <w:r w:rsidDel="006C0DA4">
          <w:delText xml:space="preserve">, like a femur or skull, such that </w:delText>
        </w:r>
        <w:r w:rsidR="00D869C2" w:rsidDel="006C0DA4">
          <w:delText>underlying qualities about the structure can be understood relative to its evolutionary and genetic background</w:delText>
        </w:r>
        <w:r w:rsidDel="006C0DA4">
          <w:delText xml:space="preserve">. </w:delText>
        </w:r>
      </w:del>
      <w:commentRangeStart w:id="4"/>
      <w:ins w:id="5" w:author="Harry Matthews" w:date="2018-06-01T08:23:00Z">
        <w:r w:rsidR="008E3147">
          <w:t xml:space="preserve">The ability to accurately and reliably characterize a </w:t>
        </w:r>
        <w:commentRangeStart w:id="6"/>
        <w:r w:rsidR="008E3147">
          <w:t>physical</w:t>
        </w:r>
      </w:ins>
      <w:commentRangeEnd w:id="6"/>
      <w:ins w:id="7" w:author="Harry Matthews" w:date="2018-06-01T08:24:00Z">
        <w:r w:rsidR="008E3147">
          <w:rPr>
            <w:rStyle w:val="CommentReference"/>
          </w:rPr>
          <w:commentReference w:id="6"/>
        </w:r>
      </w:ins>
      <w:ins w:id="8" w:author="Harry Matthews" w:date="2018-06-01T08:23:00Z">
        <w:r w:rsidR="005166BB">
          <w:t xml:space="preserve"> structure, like a </w:t>
        </w:r>
        <w:commentRangeStart w:id="9"/>
        <w:r w:rsidR="005166BB">
          <w:t xml:space="preserve">femur or </w:t>
        </w:r>
        <w:r w:rsidR="008E3147">
          <w:t>skull</w:t>
        </w:r>
      </w:ins>
      <w:ins w:id="10" w:author="Harry Matthews" w:date="2018-06-01T08:24:00Z">
        <w:r w:rsidR="008E3147">
          <w:t xml:space="preserve"> </w:t>
        </w:r>
      </w:ins>
      <w:commentRangeEnd w:id="9"/>
      <w:ins w:id="11" w:author="Harry Matthews" w:date="2018-06-01T08:28:00Z">
        <w:r w:rsidR="005166BB">
          <w:rPr>
            <w:rStyle w:val="CommentReference"/>
          </w:rPr>
          <w:commentReference w:id="9"/>
        </w:r>
      </w:ins>
      <w:ins w:id="12" w:author="Harry Matthews" w:date="2018-06-01T08:24:00Z">
        <w:r w:rsidR="008E3147">
          <w:t>is of interest to anthropologists, geneticists, biologists and medical clinicians.</w:t>
        </w:r>
      </w:ins>
      <w:ins w:id="13" w:author="Harry Matthews" w:date="2018-06-01T08:25:00Z">
        <w:r w:rsidR="005166BB">
          <w:t xml:space="preserve"> The study of variation and covariation in anatomy can provide insights into their </w:t>
        </w:r>
      </w:ins>
      <w:ins w:id="14" w:author="Harry Matthews" w:date="2018-06-01T08:31:00Z">
        <w:r w:rsidR="004A6CD8">
          <w:t xml:space="preserve">biological causes. </w:t>
        </w:r>
      </w:ins>
      <w:ins w:id="15" w:author="Harry Matthews" w:date="2018-06-01T09:43:00Z">
        <w:r w:rsidR="004A6CD8">
          <w:t xml:space="preserve">In addition, </w:t>
        </w:r>
      </w:ins>
      <w:ins w:id="16" w:author="Harry Matthews" w:date="2018-06-01T08:31:00Z">
        <w:r w:rsidR="004A6CD8">
          <w:t>c</w:t>
        </w:r>
        <w:r w:rsidR="005166BB">
          <w:t xml:space="preserve">omparing the anatomy of an individual patient to a control </w:t>
        </w:r>
      </w:ins>
      <w:ins w:id="17" w:author="Harry Matthews" w:date="2018-06-01T08:32:00Z">
        <w:r w:rsidR="006C0DA4">
          <w:t>population can indica</w:t>
        </w:r>
      </w:ins>
      <w:ins w:id="18" w:author="Harry Matthews" w:date="2018-06-01T08:33:00Z">
        <w:r w:rsidR="006C0DA4">
          <w:t>t</w:t>
        </w:r>
      </w:ins>
      <w:ins w:id="19" w:author="Harry Matthews" w:date="2018-06-01T08:32:00Z">
        <w:r w:rsidR="007A60E2">
          <w:t xml:space="preserve">e </w:t>
        </w:r>
      </w:ins>
      <w:ins w:id="20" w:author="Harry Matthews" w:date="2018-06-01T08:33:00Z">
        <w:r w:rsidR="00BE774F">
          <w:t>pathology to a medical practitioner</w:t>
        </w:r>
        <w:r w:rsidR="004A6CD8">
          <w:t>.</w:t>
        </w:r>
      </w:ins>
      <w:ins w:id="21" w:author="Harry Matthews" w:date="2018-06-01T08:32:00Z">
        <w:r w:rsidR="006C0DA4">
          <w:t xml:space="preserve"> </w:t>
        </w:r>
      </w:ins>
      <w:commentRangeEnd w:id="4"/>
      <w:ins w:id="22" w:author="Harry Matthews" w:date="2018-06-01T08:33:00Z">
        <w:r w:rsidR="006C0DA4">
          <w:rPr>
            <w:rStyle w:val="CommentReference"/>
          </w:rPr>
          <w:commentReference w:id="4"/>
        </w:r>
      </w:ins>
      <w:ins w:id="23" w:author="Harry Matthews" w:date="2018-06-01T08:40:00Z">
        <w:r w:rsidR="007A60E2">
          <w:t xml:space="preserve">Traditionally this has been achieved using </w:t>
        </w:r>
        <w:commentRangeStart w:id="24"/>
        <w:r w:rsidR="007A60E2">
          <w:t>visual clinical assessment</w:t>
        </w:r>
      </w:ins>
      <w:commentRangeEnd w:id="24"/>
      <w:ins w:id="25" w:author="Harry Matthews" w:date="2018-06-01T08:41:00Z">
        <w:r w:rsidR="007A60E2">
          <w:rPr>
            <w:rStyle w:val="CommentReference"/>
          </w:rPr>
          <w:commentReference w:id="24"/>
        </w:r>
        <w:r w:rsidR="007A60E2">
          <w:t>, or by tak</w:t>
        </w:r>
        <w:r w:rsidR="00B305ED">
          <w:t>ing measurements between manually placed</w:t>
        </w:r>
      </w:ins>
      <w:ins w:id="26" w:author="Harry Matthews" w:date="2018-06-01T10:49:00Z">
        <w:r w:rsidR="00953D20">
          <w:t xml:space="preserve"> anatomical</w:t>
        </w:r>
      </w:ins>
      <w:ins w:id="27" w:author="Harry Matthews" w:date="2018-06-01T08:41:00Z">
        <w:r w:rsidR="007A60E2">
          <w:t xml:space="preserve"> </w:t>
        </w:r>
      </w:ins>
      <w:ins w:id="28" w:author="Harry Matthews" w:date="2018-06-01T08:42:00Z">
        <w:r w:rsidR="007A60E2">
          <w:t>‘landmarks’</w:t>
        </w:r>
      </w:ins>
      <w:ins w:id="29" w:author="Harry Matthews" w:date="2018-06-01T08:43:00Z">
        <w:r w:rsidR="00B305ED">
          <w:t>.</w:t>
        </w:r>
        <w:r w:rsidR="00B305ED" w:rsidRPr="00B305ED">
          <w:t xml:space="preserve"> </w:t>
        </w:r>
        <w:r w:rsidR="00B305ED">
          <w:t xml:space="preserve">Landmarks are traditionally defined as precise locations on biological forms that hold some developmental, functional, structural or evolutionary significance </w:t>
        </w:r>
        <w:r w:rsidR="00B305ED">
          <w:fldChar w:fldCharType="begin" w:fldLock="1"/>
        </w:r>
        <w:r w:rsidR="00B305ED">
          <w: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mendeley":{"formattedCitation":"(Richtsmeier et al., 2002)","plainTextFormattedCitation":"(Richtsmeier et al., 2002)","previouslyFormattedCitation":"(Richtsmeier et al., 2002)"},"properties":{"noteIndex":0},"schema":"https://github.com/citation-style-language/schema/raw/master/csl-citation.json"}</w:instrText>
        </w:r>
        <w:r w:rsidR="00B305ED">
          <w:fldChar w:fldCharType="separate"/>
        </w:r>
        <w:r w:rsidR="00B305ED" w:rsidRPr="00086853">
          <w:rPr>
            <w:noProof/>
          </w:rPr>
          <w:t>(Richtsmeier et al., 2002)</w:t>
        </w:r>
        <w:r w:rsidR="00B305ED">
          <w:fldChar w:fldCharType="end"/>
        </w:r>
        <w:r w:rsidR="00B305ED">
          <w:t xml:space="preserve"> that are unambiguously defined and reliably locatable </w:t>
        </w:r>
        <w:r w:rsidR="00B305ED">
          <w:fldChar w:fldCharType="begin" w:fldLock="1"/>
        </w:r>
        <w:r w:rsidR="00B305ED">
          <w: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operties":{"noteIndex":0},"schema":"https://github.com/citation-style-language/schema/raw/master/csl-citation.json"}</w:instrText>
        </w:r>
        <w:r w:rsidR="00B305ED">
          <w:fldChar w:fldCharType="separate"/>
        </w:r>
        <w:r w:rsidR="00B305ED" w:rsidRPr="00086853">
          <w:rPr>
            <w:noProof/>
          </w:rPr>
          <w:t>(Aldridge et al., 2005; Corner et al., 1992; Richtsmeier et al., 1995)</w:t>
        </w:r>
        <w:r w:rsidR="00B305ED">
          <w:fldChar w:fldCharType="end"/>
        </w:r>
        <w:r w:rsidR="00B305ED">
          <w:t xml:space="preserve">. </w:t>
        </w:r>
        <w:commentRangeStart w:id="30"/>
        <w:r w:rsidR="00B305ED">
          <w:t>Some examples include the endo</w:t>
        </w:r>
      </w:ins>
      <w:ins w:id="31" w:author="Harry Matthews" w:date="2018-06-01T08:44:00Z">
        <w:r w:rsidR="00B305ED">
          <w:t>-</w:t>
        </w:r>
      </w:ins>
      <w:ins w:id="32" w:author="Harry Matthews" w:date="2018-06-01T08:43:00Z">
        <w:r w:rsidR="00B305ED">
          <w:t xml:space="preserve"> </w:t>
        </w:r>
        <w:proofErr w:type="spellStart"/>
        <w:r w:rsidR="00B305ED">
          <w:t>exo</w:t>
        </w:r>
      </w:ins>
      <w:proofErr w:type="spellEnd"/>
      <w:ins w:id="33" w:author="Harry Matthews" w:date="2018-06-01T08:44:00Z">
        <w:r w:rsidR="00B305ED">
          <w:t>-</w:t>
        </w:r>
      </w:ins>
      <w:ins w:id="34" w:author="Harry Matthews" w:date="2018-06-01T08:43:00Z">
        <w:r w:rsidR="00B305ED">
          <w:t>canthi</w:t>
        </w:r>
      </w:ins>
      <w:ins w:id="35" w:author="Harry Matthews" w:date="2018-06-01T08:44:00Z">
        <w:r w:rsidR="00B305ED">
          <w:t xml:space="preserve"> (the inner and outer corners of the eyes respectively)</w:t>
        </w:r>
      </w:ins>
      <w:commentRangeEnd w:id="30"/>
      <w:ins w:id="36" w:author="Harry Matthews" w:date="2018-06-01T08:45:00Z">
        <w:r w:rsidR="00B305ED">
          <w:rPr>
            <w:rStyle w:val="CommentReference"/>
          </w:rPr>
          <w:commentReference w:id="30"/>
        </w:r>
        <w:r w:rsidR="00B305ED">
          <w:t xml:space="preserve"> and the </w:t>
        </w:r>
        <w:proofErr w:type="spellStart"/>
        <w:r w:rsidR="00B305ED">
          <w:t>pronasale</w:t>
        </w:r>
        <w:proofErr w:type="spellEnd"/>
        <w:r w:rsidR="00B305ED">
          <w:t xml:space="preserve"> (the tip of the nose)</w:t>
        </w:r>
      </w:ins>
      <w:ins w:id="37" w:author="Harry Matthews" w:date="2018-06-01T08:46:00Z">
        <w:r w:rsidR="00B305ED">
          <w:t>.</w:t>
        </w:r>
      </w:ins>
      <w:ins w:id="38" w:author="Harry Matthews" w:date="2018-06-01T08:47:00Z">
        <w:r w:rsidR="0069551E">
          <w:t xml:space="preserve"> </w:t>
        </w:r>
      </w:ins>
    </w:p>
    <w:p w14:paraId="07D0F9DE" w14:textId="71FB8959" w:rsidR="00663109" w:rsidRDefault="009C3573" w:rsidP="006C0DA4">
      <w:pPr>
        <w:rPr>
          <w:ins w:id="39" w:author="Harry Matthews" w:date="2018-06-01T08:51:00Z"/>
        </w:rPr>
      </w:pPr>
      <w:commentRangeStart w:id="40"/>
      <w:ins w:id="41" w:author="Harry Matthews" w:date="2018-06-01T09:04:00Z">
        <w:r>
          <w:t xml:space="preserve">Many authors </w:t>
        </w:r>
      </w:ins>
      <w:ins w:id="42" w:author="Harry Matthews" w:date="2018-06-01T09:05:00Z">
        <w:r>
          <w:t xml:space="preserve">have </w:t>
        </w:r>
      </w:ins>
      <w:ins w:id="43" w:author="Harry Matthews" w:date="2018-06-01T09:04:00Z">
        <w:r>
          <w:t xml:space="preserve">supplemented or replaced traditional analysis of inter-landmark measurements with </w:t>
        </w:r>
        <w:commentRangeStart w:id="44"/>
        <w:r>
          <w:t xml:space="preserve">geometric morphometric </w:t>
        </w:r>
      </w:ins>
      <w:commentRangeEnd w:id="44"/>
      <w:ins w:id="45" w:author="Harry Matthews" w:date="2018-06-01T09:05:00Z">
        <w:r>
          <w:rPr>
            <w:rStyle w:val="CommentReference"/>
          </w:rPr>
          <w:commentReference w:id="44"/>
        </w:r>
      </w:ins>
      <w:ins w:id="46" w:author="Harry Matthews" w:date="2018-06-01T09:04:00Z">
        <w:r>
          <w:t>analysis</w:t>
        </w:r>
      </w:ins>
      <w:ins w:id="47" w:author="Harry Matthews" w:date="2018-06-01T09:07:00Z">
        <w:r>
          <w:t>. Geometric morphometric analysis</w:t>
        </w:r>
      </w:ins>
      <w:ins w:id="48" w:author="Harry Matthews" w:date="2018-06-01T09:09:00Z">
        <w:r w:rsidR="007A4BF5">
          <w:t xml:space="preserve"> uses</w:t>
        </w:r>
      </w:ins>
      <w:ins w:id="49" w:author="Harry Matthews" w:date="2018-06-01T09:07:00Z">
        <w:r>
          <w:t xml:space="preserve"> </w:t>
        </w:r>
      </w:ins>
      <w:ins w:id="50" w:author="Harry Matthews" w:date="2018-06-01T09:09:00Z">
        <w:r w:rsidR="007A4BF5">
          <w:t>representations</w:t>
        </w:r>
      </w:ins>
      <w:ins w:id="51" w:author="Harry Matthews" w:date="2018-06-01T09:53:00Z">
        <w:r w:rsidR="000B7456">
          <w:t xml:space="preserve"> of</w:t>
        </w:r>
      </w:ins>
      <w:ins w:id="52" w:author="Harry Matthews" w:date="2018-06-01T09:09:00Z">
        <w:r w:rsidR="007A4BF5">
          <w:t xml:space="preserve"> the complete geometry of a configuration of landmarks, rather than simple distances</w:t>
        </w:r>
        <w:r w:rsidR="0014705B">
          <w:t>.</w:t>
        </w:r>
      </w:ins>
      <w:ins w:id="53" w:author="Harry Matthews" w:date="2018-06-01T09:11:00Z">
        <w:r w:rsidR="007A4BF5">
          <w:t xml:space="preserve"> </w:t>
        </w:r>
      </w:ins>
      <w:ins w:id="54" w:author="Harry Matthews" w:date="2018-06-01T09:09:00Z">
        <w:r w:rsidR="007A4BF5">
          <w:t xml:space="preserve">This can take the form of all pairwise </w:t>
        </w:r>
        <w:commentRangeStart w:id="55"/>
        <w:r w:rsidR="007A4BF5">
          <w:t>distances between landmarks</w:t>
        </w:r>
      </w:ins>
      <w:ins w:id="56" w:author="Harry Matthews" w:date="2018-06-01T09:11:00Z">
        <w:r w:rsidR="007A4BF5">
          <w:t>,</w:t>
        </w:r>
      </w:ins>
      <w:ins w:id="57" w:author="Harry Matthews" w:date="2018-06-01T09:09:00Z">
        <w:r w:rsidR="007A4BF5">
          <w:t xml:space="preserve"> </w:t>
        </w:r>
      </w:ins>
      <w:commentRangeEnd w:id="55"/>
      <w:ins w:id="58" w:author="Harry Matthews" w:date="2018-06-01T09:10:00Z">
        <w:r w:rsidR="007A4BF5">
          <w:rPr>
            <w:rStyle w:val="CommentReference"/>
          </w:rPr>
          <w:commentReference w:id="55"/>
        </w:r>
      </w:ins>
      <w:ins w:id="59" w:author="Harry Matthews" w:date="2018-06-01T09:11:00Z">
        <w:r w:rsidR="007A4BF5">
          <w:t xml:space="preserve"> but is more commonly the co-ordinates of the landmarks themselves.</w:t>
        </w:r>
      </w:ins>
      <w:ins w:id="60" w:author="Harry Matthews" w:date="2018-06-01T09:54:00Z">
        <w:r w:rsidR="000B7456">
          <w:t xml:space="preserve"> These techniques allow</w:t>
        </w:r>
      </w:ins>
      <w:ins w:id="61" w:author="Harry Matthews" w:date="2018-06-01T09:55:00Z">
        <w:r w:rsidR="000B7456">
          <w:t xml:space="preserve"> multivariate</w:t>
        </w:r>
      </w:ins>
      <w:ins w:id="62" w:author="Harry Matthews" w:date="2018-06-01T09:54:00Z">
        <w:r w:rsidR="000B7456">
          <w:t xml:space="preserve"> analysis,</w:t>
        </w:r>
      </w:ins>
      <w:ins w:id="63" w:author="Harry Matthews" w:date="2018-06-01T09:55:00Z">
        <w:r w:rsidR="000B7456">
          <w:t xml:space="preserve"> comparison</w:t>
        </w:r>
      </w:ins>
      <w:ins w:id="64" w:author="Harry Matthews" w:date="2018-06-01T09:54:00Z">
        <w:r w:rsidR="000B7456">
          <w:t xml:space="preserve"> and prediction of the entire form (up to the density of landmark points)</w:t>
        </w:r>
      </w:ins>
      <w:ins w:id="65" w:author="Harry Matthews" w:date="2018-06-01T09:55:00Z">
        <w:r w:rsidR="000B7456">
          <w:t xml:space="preserve"> and</w:t>
        </w:r>
      </w:ins>
      <w:ins w:id="66" w:author="Harry Matthews" w:date="2018-06-01T09:13:00Z">
        <w:r w:rsidR="007A4BF5">
          <w:t xml:space="preserve"> have become a mainstay of </w:t>
        </w:r>
        <w:commentRangeStart w:id="67"/>
        <w:r w:rsidR="007A4BF5">
          <w:t>systematic</w:t>
        </w:r>
        <w:commentRangeEnd w:id="67"/>
        <w:r w:rsidR="007A4BF5">
          <w:rPr>
            <w:rStyle w:val="CommentReference"/>
          </w:rPr>
          <w:commentReference w:id="67"/>
        </w:r>
        <w:r w:rsidR="007A4BF5">
          <w:t xml:space="preserve"> and taxonomic analyses </w:t>
        </w:r>
        <w:r w:rsidR="007A4BF5">
          <w:fldChar w:fldCharType="begin" w:fldLock="1"/>
        </w:r>
        <w:r w:rsidR="007A4BF5">
          <w:instrText>ADDIN CSL_CITATION {"citationItems":[{"id":"ITEM-1","itemData":{"DOI":"10.1002/ar.a.10112","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id":"ITEM-4","itemData":{"DOI":"10.1046/j.1469-7580.2000.19710103.x","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d":{"date-parts":[["2004"]]},"page":"1147-1152","title":"Neanderthal taxonomy reconsidered: implications of 3D primate models of intra- and interspecific differences","type":"article-journal","volume":"101"},"uris":["http://www.mendeley.com/documents/?uuid=0b1c2cdc-bacb-4c2d-b320-d14eef432cd2"]}],"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rsidR="007A4BF5">
          <w:fldChar w:fldCharType="separate"/>
        </w:r>
        <w:r w:rsidR="007A4BF5" w:rsidRPr="002D2B3C">
          <w:rPr>
            <w:noProof/>
          </w:rPr>
          <w:t>(Baab, 2008; Frost et al., 2003; Havarti et al., 2004; Terhune et al., 2007)</w:t>
        </w:r>
        <w:r w:rsidR="007A4BF5">
          <w:fldChar w:fldCharType="end"/>
        </w:r>
        <w:r w:rsidR="007A4BF5">
          <w:t xml:space="preserve">, morphological evolution </w:t>
        </w:r>
        <w:r w:rsidR="007A4BF5">
          <w:fldChar w:fldCharType="begin" w:fldLock="1"/>
        </w:r>
        <w:r w:rsidR="007A4BF5">
          <w:instrText>ADDIN CSL_CITATION {"citationItems":[{"id":"ITEM-1","itemData":{"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id":"ITEM-2","itemData":{"author":[{"dropping-particle":"","family":"O'Higgins","given":"P","non-dropping-particle":"","parse-names":false,"suffix":""}],"container-title":"Journal of Anatomy","id":"ITEM-2","issue":"1","issued":{"date-parts":[["2000"]]},"page":"103-120","title":"The study of morphological variation in the hominid fossil record: biology, landmarks and geometry","type":"article-journal","volume":"197"},"uris":["http://www.mendeley.com/documents/?uuid=362f0548-a7d3-4d23-829f-d3987ac973bd"]},{"id":"ITEM-3","itemData":{"DOI":"10.1111/j.1469-7580.2006.00644.x","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id":"ITEM-4","itemData":{"DOI":"10.1093/sysbio/syt025","author":[{"dropping-particle":"","family":"Klingenberg","given":"Christian Peter","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mendeley":{"formattedCitation":"(Bastir et al., 2006; Klingenberg, 2010, 2013; O’Higgins, 2000)","plainTextFormattedCitation":"(Bastir et al., 2006; Klingenberg, 2010, 2013; O’Higgins, 2000)","previouslyFormattedCitation":"(Bastir et al., 2006; Klingenberg, 2010, 2013; O’Higgins, 2000)"},"properties":{"noteIndex":0},"schema":"https://github.com/citation-style-language/schema/raw/master/csl-citation.json"}</w:instrText>
        </w:r>
        <w:r w:rsidR="007A4BF5">
          <w:fldChar w:fldCharType="separate"/>
        </w:r>
        <w:r w:rsidR="007A4BF5" w:rsidRPr="000C1CBE">
          <w:rPr>
            <w:noProof/>
          </w:rPr>
          <w:t>(Bastir et al., 2006; Klingenberg, 2010, 2013; O’Higgins, 2000)</w:t>
        </w:r>
        <w:r w:rsidR="007A4BF5">
          <w:fldChar w:fldCharType="end"/>
        </w:r>
        <w:r w:rsidR="007A4BF5">
          <w:t xml:space="preserve">, ontogeny and growth </w:t>
        </w:r>
        <w:commentRangeStart w:id="68"/>
        <w:r w:rsidR="007A4BF5">
          <w:fldChar w:fldCharType="begin" w:fldLock="1"/>
        </w:r>
        <w:r w:rsidR="007A4BF5">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111/joa.12507","author":[{"dropping-particle":"","family":"Matthews","given":"Harold","non-dropping-particle":"","parse-names":false,"suffix":""},{"dropping-particle":"","family":"Penington","given":"Tony","non-dropping-particle":"","parse-names":false,"suffix":""},{"dropping-particle":"","family":"Saey","given":"Ine","non-dropping-particle":"","parse-names":false,"suffix":""},{"dropping-particle":"","family":"Halliday","given":"Jane","non-dropping-particle":"","parse-names":false,"suffix":""},{"dropping-particle":"","family":"Muggli","given":"Evelyn","non-dropping-particle":"","parse-names":false,"suffix":""},{"dropping-particle":"","family":"Claes","given":"Peter","non-dropping-particle":"","parse-names":false,"suffix":""}],"container-title":"Journal of Anatomy","id":"ITEM-4","issued":{"date-parts":[["2016"]]},"page":"549-559","title":"Spatially dense morphometrics of craniofacial sexual dimorphism in 1-year-olds","type":"article-journal","volume":"229"},"uris":["http://www.mendeley.com/documents/?uuid=0b9b0bca-6b17-4640-86bb-e60af9f18c72"]}],"mendeley":{"formattedCitation":"(Martinez-Abadias et al., 2012; Matthews et al., 2016; Mitteroecker et al., 2004; Smith, 2006)","plainTextFormattedCitation":"(Martinez-Abadias et al., 2012; Matthews et al., 2016; Mitteroecker et al., 2004; Smith, 2006)","previouslyFormattedCitation":"(Martinez-Abadias et al., 2012; Matthews et al., 2016; Mitteroecker et al., 2004; Smith, 2006)"},"properties":{"noteIndex":0},"schema":"https://github.com/citation-style-language/schema/raw/master/csl-citation.json"}</w:instrText>
        </w:r>
        <w:r w:rsidR="007A4BF5">
          <w:fldChar w:fldCharType="separate"/>
        </w:r>
        <w:r w:rsidR="007A4BF5" w:rsidRPr="009E7B69">
          <w:rPr>
            <w:noProof/>
          </w:rPr>
          <w:t>(Martinez-Abadias et al., 2012; Matthews et al., 2016; Mitteroecker et al., 2004; Smith, 2006)</w:t>
        </w:r>
        <w:r w:rsidR="007A4BF5">
          <w:fldChar w:fldCharType="end"/>
        </w:r>
      </w:ins>
      <w:commentRangeEnd w:id="68"/>
      <w:ins w:id="69" w:author="Harry Matthews" w:date="2018-06-01T09:14:00Z">
        <w:r w:rsidR="0014705B">
          <w:rPr>
            <w:rStyle w:val="CommentReference"/>
          </w:rPr>
          <w:commentReference w:id="68"/>
        </w:r>
      </w:ins>
      <w:ins w:id="70" w:author="Harry Matthews" w:date="2018-06-01T09:13:00Z">
        <w:r w:rsidR="007A4BF5">
          <w:t xml:space="preserve">, studies of population admixture </w:t>
        </w:r>
        <w:r w:rsidR="007A4BF5">
          <w:fldChar w:fldCharType="begin" w:fldLock="1"/>
        </w:r>
        <w:r w:rsidR="007A4BF5">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instrText>
        </w:r>
        <w:r w:rsidR="007A4BF5">
          <w:fldChar w:fldCharType="separate"/>
        </w:r>
        <w:r w:rsidR="007A4BF5" w:rsidRPr="00B8310D">
          <w:rPr>
            <w:noProof/>
          </w:rPr>
          <w:t>(Martinez-Abadias et al., 2006; Quinto-Sánchez et al., 2015; Schlager and Alexandra, 2015)</w:t>
        </w:r>
        <w:r w:rsidR="007A4BF5">
          <w:fldChar w:fldCharType="end"/>
        </w:r>
        <w:r w:rsidR="007A4BF5">
          <w:t xml:space="preserve">, </w:t>
        </w:r>
        <w:commentRangeStart w:id="71"/>
        <w:r w:rsidR="007A4BF5">
          <w:t>genetic</w:t>
        </w:r>
      </w:ins>
      <w:commentRangeEnd w:id="71"/>
      <w:ins w:id="72" w:author="Harry Matthews" w:date="2018-06-01T09:24:00Z">
        <w:r w:rsidR="00663109">
          <w:rPr>
            <w:rStyle w:val="CommentReference"/>
          </w:rPr>
          <w:commentReference w:id="71"/>
        </w:r>
      </w:ins>
      <w:ins w:id="73" w:author="Harry Matthews" w:date="2018-06-01T09:13:00Z">
        <w:r w:rsidR="007A4BF5">
          <w:t xml:space="preserve"> mapping studies </w:t>
        </w:r>
        <w:r w:rsidR="007A4BF5">
          <w:fldChar w:fldCharType="begin" w:fldLock="1"/>
        </w:r>
        <w:r w:rsidR="007A4BF5">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 2018; Liu et al., 2012; Paternoster et al., 2012; Shaffer et al., 2016)","plainTextFormattedCitation":"(Claes et al., 2014, 2018; Liu et al., 2012; Paternoster et al., 2012; Shaffer et al., 2016)","previouslyFormattedCitation":"(Claes et al., 2014, 2018; Liu et al., 2012; Paternoster et al., 2012; Shaffer et al., 2016)"},"properties":{"noteIndex":0},"schema":"https://github.com/citation-style-language/schema/raw/master/csl-citation.json"}</w:instrText>
        </w:r>
        <w:r w:rsidR="007A4BF5">
          <w:fldChar w:fldCharType="separate"/>
        </w:r>
        <w:r w:rsidR="007A4BF5" w:rsidRPr="00B8310D">
          <w:rPr>
            <w:noProof/>
          </w:rPr>
          <w:t>(Claes et al., 2014, 2018; Liu et al., 2012; Paternoster et al., 2012; Shaffer et al., 2016)</w:t>
        </w:r>
        <w:r w:rsidR="007A4BF5">
          <w:fldChar w:fldCharType="end"/>
        </w:r>
        <w:r w:rsidR="007A4BF5">
          <w:t xml:space="preserve">, and studies of dysmorphology </w:t>
        </w:r>
        <w:r w:rsidR="007A4BF5">
          <w:fldChar w:fldCharType="begin" w:fldLock="1"/>
        </w:r>
        <w:r w:rsidR="007A4BF5">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rsidR="007A4BF5">
          <w:fldChar w:fldCharType="separate"/>
        </w:r>
        <w:r w:rsidR="007A4BF5" w:rsidRPr="00B8310D">
          <w:rPr>
            <w:noProof/>
          </w:rPr>
          <w:t>(Hammond et al., 2014; Klingenberg et al., 2010; Richtsmeier et al., 2000; Shaner et al., 2000; Starbuck et al., 2011)</w:t>
        </w:r>
        <w:r w:rsidR="007A4BF5">
          <w:fldChar w:fldCharType="end"/>
        </w:r>
      </w:ins>
      <w:ins w:id="74" w:author="Harry Matthews" w:date="2018-06-01T09:23:00Z">
        <w:r w:rsidR="00663109">
          <w:t>.</w:t>
        </w:r>
      </w:ins>
      <w:commentRangeEnd w:id="40"/>
      <w:ins w:id="75" w:author="Harry Matthews" w:date="2018-06-01T10:48:00Z">
        <w:r w:rsidR="00953D20">
          <w:rPr>
            <w:rStyle w:val="CommentReference"/>
          </w:rPr>
          <w:commentReference w:id="40"/>
        </w:r>
      </w:ins>
    </w:p>
    <w:p w14:paraId="74BAA44C" w14:textId="674C69A1" w:rsidR="007A60E2" w:rsidRDefault="0069551E" w:rsidP="006C0DA4">
      <w:pPr>
        <w:rPr>
          <w:ins w:id="76" w:author="Harry Matthews" w:date="2018-06-01T10:34:00Z"/>
          <w:rFonts w:cs="Times New Roman"/>
          <w:szCs w:val="24"/>
        </w:rPr>
      </w:pPr>
      <w:ins w:id="77" w:author="Harry Matthews" w:date="2018-06-01T08:47:00Z">
        <w:r>
          <w:t xml:space="preserve">However, manual landmarking is </w:t>
        </w:r>
      </w:ins>
      <w:ins w:id="78" w:author="Harry Matthews" w:date="2018-06-01T08:48:00Z">
        <w:r>
          <w:t>tedious to perform, difficult to standardize</w:t>
        </w:r>
      </w:ins>
      <w:ins w:id="79" w:author="Harry Matthews" w:date="2018-06-01T08:49:00Z">
        <w:r>
          <w:t xml:space="preserve"> in practice</w:t>
        </w:r>
      </w:ins>
      <w:ins w:id="80" w:author="Harry Matthews" w:date="2018-06-01T08:48:00Z">
        <w:r>
          <w:t xml:space="preserve">, and prone to intra and inter-operator error </w:t>
        </w:r>
        <w:r w:rsidRPr="00DC70F5">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Pr="00CF2D94">
          <w:instrText xml:space="preserve"> ADDIN EN.CITE </w:instrText>
        </w:r>
        <w:r w:rsidRPr="00CF2D94">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Pr="00CF2D94">
          <w:instrText xml:space="preserve"> ADDIN EN.CITE.DATA </w:instrText>
        </w:r>
        <w:r w:rsidRPr="00CF2D94">
          <w:fldChar w:fldCharType="end"/>
        </w:r>
        <w:r w:rsidRPr="00DC70F5">
          <w:fldChar w:fldCharType="separate"/>
        </w:r>
        <w:r w:rsidRPr="00CF2D94">
          <w:t>(</w:t>
        </w:r>
        <w:r>
          <w:fldChar w:fldCharType="begin"/>
        </w:r>
        <w:r>
          <w:instrText xml:space="preserve"> HYPERLINK \l "_ENREF_43" \o "Fagertun, 2014 #174" </w:instrText>
        </w:r>
        <w:r>
          <w:fldChar w:fldCharType="separate"/>
        </w:r>
        <w:r w:rsidRPr="00CF2D94">
          <w:t>Fagertun et al., 2014</w:t>
        </w:r>
        <w:r>
          <w:fldChar w:fldCharType="end"/>
        </w:r>
        <w:r w:rsidRPr="00CF2D94">
          <w:t xml:space="preserve">, </w:t>
        </w:r>
        <w:r>
          <w:fldChar w:fldCharType="begin"/>
        </w:r>
        <w:r>
          <w:instrText xml:space="preserve"> HYPERLINK \l "_ENREF_127" \o "Toma, 2009 #177" </w:instrText>
        </w:r>
        <w:r>
          <w:fldChar w:fldCharType="separate"/>
        </w:r>
        <w:r w:rsidRPr="00CF2D94">
          <w:t>Toma et al., 2009</w:t>
        </w:r>
        <w:r>
          <w:fldChar w:fldCharType="end"/>
        </w:r>
        <w:r w:rsidRPr="00CF2D94">
          <w:t xml:space="preserve">, </w:t>
        </w:r>
        <w:r>
          <w:fldChar w:fldCharType="begin"/>
        </w:r>
        <w:r>
          <w:instrText xml:space="preserve"> HYPERLINK \l "_ENREF_135" \o "Weinberg, 2004 #81" </w:instrText>
        </w:r>
        <w:r>
          <w:fldChar w:fldCharType="separate"/>
        </w:r>
        <w:r w:rsidRPr="00CF2D94">
          <w:t>Weinberg et al., 2004</w:t>
        </w:r>
        <w:r>
          <w:fldChar w:fldCharType="end"/>
        </w:r>
        <w:r w:rsidRPr="00CF2D94">
          <w:t>, von Cramon-Taubadel et al., 2007)</w:t>
        </w:r>
        <w:r w:rsidRPr="00DC70F5">
          <w:fldChar w:fldCharType="end"/>
        </w:r>
      </w:ins>
      <w:ins w:id="81" w:author="Harry Matthews" w:date="2018-06-01T08:50:00Z">
        <w:r>
          <w:t>.</w:t>
        </w:r>
      </w:ins>
      <w:ins w:id="82" w:author="Harry Matthews" w:date="2018-06-01T09:30:00Z">
        <w:r w:rsidR="00BE774F">
          <w:t xml:space="preserve"> Furthermore</w:t>
        </w:r>
        <w:r w:rsidR="008042D5">
          <w:t>, sparse landmark configurations</w:t>
        </w:r>
        <w:r w:rsidR="00BE774F">
          <w:t xml:space="preserve"> can only quantify the form at defined landmark locations that can be indicated by a human</w:t>
        </w:r>
        <w:commentRangeStart w:id="83"/>
        <w:r w:rsidR="00BE774F">
          <w:t>.</w:t>
        </w:r>
      </w:ins>
      <w:ins w:id="84" w:author="Harry Matthews" w:date="2018-06-01T09:46:00Z">
        <w:r w:rsidR="004A6CD8">
          <w:t xml:space="preserve"> An alternative is </w:t>
        </w:r>
        <w:r w:rsidR="00D22D3B">
          <w:t>to automatically indicate quas</w:t>
        </w:r>
      </w:ins>
      <w:ins w:id="85" w:author="Harry Matthews" w:date="2018-06-01T09:52:00Z">
        <w:r w:rsidR="00D22D3B">
          <w:t>i</w:t>
        </w:r>
      </w:ins>
      <w:ins w:id="86" w:author="Harry Matthews" w:date="2018-06-01T09:46:00Z">
        <w:r w:rsidR="004A6CD8">
          <w:t xml:space="preserve">-landmarks across the entire surface of the </w:t>
        </w:r>
      </w:ins>
      <w:ins w:id="87" w:author="Harry Matthews" w:date="2018-06-01T09:47:00Z">
        <w:r w:rsidR="004A6CD8">
          <w:t>structure.</w:t>
        </w:r>
      </w:ins>
      <w:commentRangeEnd w:id="83"/>
      <w:ins w:id="88" w:author="Harry Matthews" w:date="2018-06-01T09:52:00Z">
        <w:r w:rsidR="00D22D3B">
          <w:rPr>
            <w:rStyle w:val="CommentReference"/>
          </w:rPr>
          <w:commentReference w:id="83"/>
        </w:r>
      </w:ins>
      <w:ins w:id="89" w:author="Harry Matthews" w:date="2018-06-01T09:47:00Z">
        <w:r w:rsidR="004A6CD8">
          <w:t xml:space="preserve"> This is achieved by gradually warping </w:t>
        </w:r>
      </w:ins>
      <w:ins w:id="90" w:author="Harry Matthews" w:date="2018-06-01T09:48:00Z">
        <w:r w:rsidR="00D22D3B">
          <w:t>a generic template image</w:t>
        </w:r>
      </w:ins>
      <w:ins w:id="91" w:author="Harry Matthews" w:date="2018-06-01T09:49:00Z">
        <w:r w:rsidR="00D22D3B">
          <w:t xml:space="preserve"> (composed of thousands of points)</w:t>
        </w:r>
      </w:ins>
      <w:ins w:id="92" w:author="Harry Matthews" w:date="2018-06-01T09:48:00Z">
        <w:r w:rsidR="00D22D3B">
          <w:t xml:space="preserve"> into the shape of each </w:t>
        </w:r>
        <w:r w:rsidR="00D22D3B">
          <w:lastRenderedPageBreak/>
          <w:t>target image</w:t>
        </w:r>
      </w:ins>
      <w:ins w:id="93" w:author="Harry Matthews" w:date="2018-06-01T10:13:00Z">
        <w:r w:rsidR="00571388">
          <w:t xml:space="preserve"> through a non-rigid registration algorithm</w:t>
        </w:r>
      </w:ins>
      <w:ins w:id="94" w:author="Harry Matthews" w:date="2018-06-01T09:48:00Z">
        <w:r w:rsidR="00D22D3B">
          <w:t>. The co-ordin</w:t>
        </w:r>
        <w:r w:rsidR="000B7456">
          <w:t>ates of these</w:t>
        </w:r>
        <w:r w:rsidR="00D22D3B">
          <w:t xml:space="preserve"> warped template</w:t>
        </w:r>
      </w:ins>
      <w:ins w:id="95" w:author="Harry Matthews" w:date="2018-06-01T09:53:00Z">
        <w:r w:rsidR="000B7456">
          <w:t xml:space="preserve">s, </w:t>
        </w:r>
      </w:ins>
      <w:ins w:id="96" w:author="Harry Matthews" w:date="2018-06-01T10:14:00Z">
        <w:r w:rsidR="00571388">
          <w:t>now in the shape of each target</w:t>
        </w:r>
      </w:ins>
      <w:ins w:id="97" w:author="Harry Matthews" w:date="2018-06-01T10:16:00Z">
        <w:r w:rsidR="00571388">
          <w:t>,</w:t>
        </w:r>
      </w:ins>
      <w:ins w:id="98" w:author="Harry Matthews" w:date="2018-06-01T10:14:00Z">
        <w:r w:rsidR="00571388">
          <w:t xml:space="preserve"> </w:t>
        </w:r>
      </w:ins>
      <w:ins w:id="99" w:author="Harry Matthews" w:date="2018-06-01T09:48:00Z">
        <w:r w:rsidR="00D22D3B">
          <w:t xml:space="preserve">can then be treated </w:t>
        </w:r>
      </w:ins>
      <w:ins w:id="100" w:author="Harry Matthews" w:date="2018-06-01T09:49:00Z">
        <w:r w:rsidR="00D22D3B">
          <w:t xml:space="preserve">by geometric morphometric analysis. </w:t>
        </w:r>
      </w:ins>
      <w:ins w:id="101" w:author="Harry Matthews" w:date="2018-06-01T09:50:00Z">
        <w:r w:rsidR="00D22D3B">
          <w:t xml:space="preserve">An automatic approach like this is preferable </w:t>
        </w:r>
      </w:ins>
      <w:ins w:id="102" w:author="Harry Matthews" w:date="2018-06-01T09:38:00Z">
        <w:r w:rsidR="008042D5">
          <w:t xml:space="preserve">for the </w:t>
        </w:r>
      </w:ins>
      <w:ins w:id="103" w:author="Harry Matthews" w:date="2018-06-01T09:35:00Z">
        <w:r w:rsidR="008F33AA">
          <w:t xml:space="preserve">analysis of </w:t>
        </w:r>
      </w:ins>
      <w:ins w:id="104" w:author="Harry Matthews" w:date="2018-06-01T09:36:00Z">
        <w:r w:rsidR="008042D5">
          <w:t>large data-sets</w:t>
        </w:r>
      </w:ins>
      <w:ins w:id="105" w:author="Harry Matthews" w:date="2018-06-01T09:37:00Z">
        <w:r w:rsidR="008042D5">
          <w:t xml:space="preserve">, </w:t>
        </w:r>
      </w:ins>
      <w:ins w:id="106" w:author="Harry Matthews" w:date="2018-06-01T09:50:00Z">
        <w:r w:rsidR="00D22D3B">
          <w:t xml:space="preserve">avoiding the problems of </w:t>
        </w:r>
      </w:ins>
      <w:ins w:id="107" w:author="Harry Matthews" w:date="2018-06-01T09:37:00Z">
        <w:r w:rsidR="00D22D3B">
          <w:t>manual landmarking at</w:t>
        </w:r>
        <w:r w:rsidR="008042D5">
          <w:t xml:space="preserve"> different sites by multiple operators</w:t>
        </w:r>
      </w:ins>
      <w:ins w:id="108" w:author="Harry Matthews" w:date="2018-06-01T09:38:00Z">
        <w:r w:rsidR="00D22D3B">
          <w:t>.</w:t>
        </w:r>
      </w:ins>
      <w:ins w:id="109" w:author="Harry Matthews" w:date="2018-06-01T09:36:00Z">
        <w:r w:rsidR="008042D5">
          <w:t xml:space="preserve"> </w:t>
        </w:r>
      </w:ins>
      <w:ins w:id="110" w:author="Harry Matthews" w:date="2018-06-01T09:56:00Z">
        <w:r w:rsidR="000B7456">
          <w:t xml:space="preserve">They are also more suitable </w:t>
        </w:r>
      </w:ins>
      <w:ins w:id="111" w:author="Harry Matthews" w:date="2018-06-01T09:36:00Z">
        <w:r w:rsidR="008042D5">
          <w:t xml:space="preserve">for applications that require synthesis of a </w:t>
        </w:r>
      </w:ins>
      <w:ins w:id="112" w:author="Harry Matthews" w:date="2018-06-01T09:41:00Z">
        <w:r w:rsidR="008042D5">
          <w:t>recognizable</w:t>
        </w:r>
      </w:ins>
      <w:ins w:id="113" w:author="Harry Matthews" w:date="2018-06-01T09:36:00Z">
        <w:r w:rsidR="008042D5">
          <w:t xml:space="preserve"> instance of the</w:t>
        </w:r>
      </w:ins>
      <w:ins w:id="114" w:author="Harry Matthews" w:date="2018-06-01T09:37:00Z">
        <w:r w:rsidR="008042D5">
          <w:t xml:space="preserve"> actual structure</w:t>
        </w:r>
      </w:ins>
      <w:ins w:id="115" w:author="Harry Matthews" w:date="2018-06-01T09:36:00Z">
        <w:r w:rsidR="004A6CD8">
          <w:t>, such as predicting a</w:t>
        </w:r>
      </w:ins>
      <w:ins w:id="116" w:author="Harry Matthews" w:date="2018-06-01T09:39:00Z">
        <w:r w:rsidR="008042D5">
          <w:t xml:space="preserve"> </w:t>
        </w:r>
        <w:commentRangeStart w:id="117"/>
        <w:r w:rsidR="008042D5">
          <w:t>complete</w:t>
        </w:r>
      </w:ins>
      <w:ins w:id="118" w:author="Harry Matthews" w:date="2018-06-01T09:36:00Z">
        <w:r w:rsidR="008042D5">
          <w:t xml:space="preserve"> </w:t>
        </w:r>
      </w:ins>
      <w:ins w:id="119" w:author="Harry Matthews" w:date="2018-06-01T09:39:00Z">
        <w:r w:rsidR="008042D5">
          <w:t>shape from DNA</w:t>
        </w:r>
      </w:ins>
      <w:commentRangeEnd w:id="117"/>
      <w:ins w:id="120" w:author="Harry Matthews" w:date="2018-06-01T10:03:00Z">
        <w:r w:rsidR="00AD7314">
          <w:rPr>
            <w:rStyle w:val="CommentReference"/>
          </w:rPr>
          <w:commentReference w:id="117"/>
        </w:r>
      </w:ins>
      <w:ins w:id="121" w:author="Harry Matthews" w:date="2018-06-01T09:39:00Z">
        <w:r w:rsidR="008042D5">
          <w:t xml:space="preserve">, </w:t>
        </w:r>
        <w:commentRangeStart w:id="122"/>
        <w:r w:rsidR="008042D5">
          <w:t>synthetic growth and ageing of a face</w:t>
        </w:r>
      </w:ins>
      <w:ins w:id="123" w:author="Harry Matthews" w:date="2018-06-01T10:05:00Z">
        <w:r w:rsidR="00AD7314">
          <w:t xml:space="preserve">, </w:t>
        </w:r>
      </w:ins>
      <w:commentRangeEnd w:id="122"/>
      <w:ins w:id="124" w:author="Harry Matthews" w:date="2018-06-01T10:07:00Z">
        <w:r w:rsidR="00AD7314">
          <w:rPr>
            <w:rStyle w:val="CommentReference"/>
          </w:rPr>
          <w:commentReference w:id="122"/>
        </w:r>
      </w:ins>
      <w:ins w:id="125" w:author="Harry Matthews" w:date="2018-06-01T10:05:00Z">
        <w:r w:rsidR="00AD7314">
          <w:t xml:space="preserve">and constructing </w:t>
        </w:r>
        <w:commentRangeStart w:id="126"/>
        <w:r w:rsidR="00AD7314">
          <w:t>3D facial composites</w:t>
        </w:r>
      </w:ins>
      <w:ins w:id="127" w:author="Harry Matthews" w:date="2018-06-01T09:39:00Z">
        <w:r w:rsidR="008042D5">
          <w:t xml:space="preserve"> </w:t>
        </w:r>
      </w:ins>
      <w:commentRangeEnd w:id="126"/>
      <w:ins w:id="128" w:author="Harry Matthews" w:date="2018-06-01T10:07:00Z">
        <w:r w:rsidR="00AD7314">
          <w:rPr>
            <w:rStyle w:val="CommentReference"/>
          </w:rPr>
          <w:commentReference w:id="126"/>
        </w:r>
      </w:ins>
      <w:ins w:id="129" w:author="Harry Matthews" w:date="2018-06-01T09:39:00Z">
        <w:r w:rsidR="008042D5">
          <w:t>for forensic applications.</w:t>
        </w:r>
      </w:ins>
      <w:ins w:id="130" w:author="Harry Matthews" w:date="2018-06-01T09:36:00Z">
        <w:r w:rsidR="008042D5">
          <w:t xml:space="preserve"> </w:t>
        </w:r>
      </w:ins>
      <w:ins w:id="131" w:author="Harry Matthews" w:date="2018-06-01T10:21:00Z">
        <w:r w:rsidR="00056044">
          <w:rPr>
            <w:rFonts w:cs="Times New Roman"/>
            <w:szCs w:val="24"/>
          </w:rPr>
          <w:t xml:space="preserve">Here, we report the </w:t>
        </w:r>
        <w:proofErr w:type="spellStart"/>
        <w:r w:rsidR="00056044">
          <w:rPr>
            <w:rFonts w:cs="Times New Roman"/>
            <w:szCs w:val="24"/>
          </w:rPr>
          <w:t>MeshMonk</w:t>
        </w:r>
        <w:proofErr w:type="spellEnd"/>
        <w:r w:rsidR="00056044">
          <w:rPr>
            <w:rFonts w:cs="Times New Roman"/>
            <w:szCs w:val="24"/>
          </w:rPr>
          <w:t xml:space="preserve"> toolbox for fast and reproducible high-throughput quasi-landmark indication, which can be applied to 3D facial images as well as 3D scans of other complex morphological structures, such as the human brain and skeletal bones.</w:t>
        </w:r>
      </w:ins>
    </w:p>
    <w:p w14:paraId="63F51BFA" w14:textId="72A4D5E4" w:rsidR="00E94642" w:rsidRDefault="00E94642" w:rsidP="006C0DA4">
      <w:pPr>
        <w:rPr>
          <w:ins w:id="132" w:author="Harry Matthews" w:date="2018-06-01T10:11:00Z"/>
        </w:rPr>
      </w:pPr>
      <w:ins w:id="133" w:author="Harry Matthews" w:date="2018-06-01T10:34:00Z">
        <w:r>
          <w:rPr>
            <w:rFonts w:cs="Times New Roman"/>
            <w:szCs w:val="24"/>
          </w:rPr>
          <w:t xml:space="preserve">When the template is warped onto each target, </w:t>
        </w:r>
        <w:r w:rsidR="002E2F80">
          <w:rPr>
            <w:rFonts w:cs="Times New Roman"/>
            <w:szCs w:val="24"/>
          </w:rPr>
          <w:t>the co-ordinate</w:t>
        </w:r>
      </w:ins>
      <w:ins w:id="134" w:author="Harry Matthews" w:date="2018-06-01T10:40:00Z">
        <w:r w:rsidR="00D71BA4">
          <w:rPr>
            <w:rFonts w:cs="Times New Roman"/>
            <w:szCs w:val="24"/>
          </w:rPr>
          <w:t>s</w:t>
        </w:r>
      </w:ins>
      <w:ins w:id="135" w:author="Harry Matthews" w:date="2018-06-01T10:34:00Z">
        <w:r w:rsidR="002E2F80">
          <w:rPr>
            <w:rFonts w:cs="Times New Roman"/>
            <w:szCs w:val="24"/>
          </w:rPr>
          <w:t xml:space="preserve"> of any</w:t>
        </w:r>
      </w:ins>
      <w:ins w:id="136" w:author="Harry Matthews" w:date="2018-06-01T10:40:00Z">
        <w:r w:rsidR="00D71BA4">
          <w:rPr>
            <w:rFonts w:cs="Times New Roman"/>
            <w:szCs w:val="24"/>
          </w:rPr>
          <w:t xml:space="preserve"> anatomical landmark,</w:t>
        </w:r>
      </w:ins>
      <w:ins w:id="137" w:author="Harry Matthews" w:date="2018-06-01T10:34:00Z">
        <w:r w:rsidR="002E2F80">
          <w:rPr>
            <w:rFonts w:cs="Times New Roman"/>
            <w:szCs w:val="24"/>
          </w:rPr>
          <w:t xml:space="preserve"> manually annotated on the template</w:t>
        </w:r>
      </w:ins>
      <w:ins w:id="138" w:author="Harry Matthews" w:date="2018-06-01T10:41:00Z">
        <w:r w:rsidR="00D71BA4">
          <w:rPr>
            <w:rFonts w:cs="Times New Roman"/>
            <w:szCs w:val="24"/>
          </w:rPr>
          <w:t>,</w:t>
        </w:r>
      </w:ins>
      <w:ins w:id="139" w:author="Harry Matthews" w:date="2018-06-01T10:34:00Z">
        <w:r w:rsidR="002E2F80">
          <w:rPr>
            <w:rFonts w:cs="Times New Roman"/>
            <w:szCs w:val="24"/>
          </w:rPr>
          <w:t xml:space="preserve"> is also defined on each target</w:t>
        </w:r>
      </w:ins>
      <w:ins w:id="140" w:author="Harry Matthews" w:date="2018-06-01T10:39:00Z">
        <w:r w:rsidR="00D71BA4">
          <w:rPr>
            <w:rFonts w:cs="Times New Roman"/>
            <w:szCs w:val="24"/>
          </w:rPr>
          <w:t>; the complete quasi-landmark indication</w:t>
        </w:r>
        <w:r w:rsidR="002E2F80">
          <w:rPr>
            <w:rFonts w:cs="Times New Roman"/>
            <w:szCs w:val="24"/>
          </w:rPr>
          <w:t xml:space="preserve"> can</w:t>
        </w:r>
      </w:ins>
      <w:ins w:id="141" w:author="Harry Matthews" w:date="2018-06-01T10:41:00Z">
        <w:r w:rsidR="00D71BA4">
          <w:rPr>
            <w:rFonts w:cs="Times New Roman"/>
            <w:szCs w:val="24"/>
          </w:rPr>
          <w:t xml:space="preserve"> also</w:t>
        </w:r>
      </w:ins>
      <w:ins w:id="142" w:author="Harry Matthews" w:date="2018-06-01T10:39:00Z">
        <w:r w:rsidR="002E2F80">
          <w:rPr>
            <w:rFonts w:cs="Times New Roman"/>
            <w:szCs w:val="24"/>
          </w:rPr>
          <w:t xml:space="preserve"> be </w:t>
        </w:r>
      </w:ins>
      <w:ins w:id="143" w:author="Harry Matthews" w:date="2018-06-01T10:42:00Z">
        <w:r w:rsidR="00D71BA4">
          <w:rPr>
            <w:rFonts w:cs="Times New Roman"/>
            <w:szCs w:val="24"/>
          </w:rPr>
          <w:t xml:space="preserve">considered </w:t>
        </w:r>
      </w:ins>
      <w:ins w:id="144" w:author="Harry Matthews" w:date="2018-06-01T10:39:00Z">
        <w:r w:rsidR="002E2F80">
          <w:rPr>
            <w:rFonts w:cs="Times New Roman"/>
            <w:szCs w:val="24"/>
          </w:rPr>
          <w:t xml:space="preserve">a method for automatic placement of </w:t>
        </w:r>
        <w:commentRangeStart w:id="145"/>
        <w:r w:rsidR="002E2F80">
          <w:rPr>
            <w:rFonts w:cs="Times New Roman"/>
            <w:szCs w:val="24"/>
          </w:rPr>
          <w:t>anatomical landmarks</w:t>
        </w:r>
      </w:ins>
      <w:commentRangeEnd w:id="145"/>
      <w:ins w:id="146" w:author="Harry Matthews" w:date="2018-06-01T10:44:00Z">
        <w:r w:rsidR="00D71BA4">
          <w:rPr>
            <w:rStyle w:val="CommentReference"/>
          </w:rPr>
          <w:commentReference w:id="145"/>
        </w:r>
      </w:ins>
      <w:ins w:id="147" w:author="Harry Matthews" w:date="2018-06-01T10:36:00Z">
        <w:r w:rsidR="002E2F80">
          <w:rPr>
            <w:rFonts w:cs="Times New Roman"/>
            <w:szCs w:val="24"/>
          </w:rPr>
          <w:t xml:space="preserve">. </w:t>
        </w:r>
      </w:ins>
      <w:ins w:id="148" w:author="Harry Matthews" w:date="2018-06-01T10:39:00Z">
        <w:r w:rsidR="00D71BA4">
          <w:rPr>
            <w:rFonts w:cs="Times New Roman"/>
            <w:szCs w:val="24"/>
          </w:rPr>
          <w:t xml:space="preserve">As a validation of the </w:t>
        </w:r>
        <w:proofErr w:type="spellStart"/>
        <w:r w:rsidR="00D71BA4">
          <w:rPr>
            <w:rFonts w:cs="Times New Roman"/>
            <w:szCs w:val="24"/>
          </w:rPr>
          <w:t>MeshMonk</w:t>
        </w:r>
        <w:proofErr w:type="spellEnd"/>
        <w:r w:rsidR="00D71BA4">
          <w:rPr>
            <w:rFonts w:cs="Times New Roman"/>
            <w:szCs w:val="24"/>
          </w:rPr>
          <w:t xml:space="preserve"> toolbox we compare manual landmark indications </w:t>
        </w:r>
      </w:ins>
      <w:ins w:id="149" w:author="Harry Matthews" w:date="2018-06-01T10:43:00Z">
        <w:r w:rsidR="00FF779E">
          <w:rPr>
            <w:rFonts w:cs="Times New Roman"/>
            <w:szCs w:val="24"/>
          </w:rPr>
          <w:t>to automatic indications</w:t>
        </w:r>
      </w:ins>
      <w:ins w:id="150" w:author="Harry Matthews" w:date="2018-06-01T10:44:00Z">
        <w:r w:rsidR="00FF779E">
          <w:rPr>
            <w:rFonts w:cs="Times New Roman"/>
            <w:szCs w:val="24"/>
          </w:rPr>
          <w:t>.</w:t>
        </w:r>
      </w:ins>
    </w:p>
    <w:p w14:paraId="79F735E7" w14:textId="039C1D37" w:rsidR="006C0DA4" w:rsidDel="000B7456" w:rsidRDefault="006C0DA4" w:rsidP="006C0DA4">
      <w:pPr>
        <w:rPr>
          <w:del w:id="151" w:author="Harry Matthews" w:date="2018-06-01T09:53:00Z"/>
          <w:moveTo w:id="152" w:author="Harry Matthews" w:date="2018-06-01T08:35:00Z"/>
        </w:rPr>
      </w:pPr>
      <w:moveToRangeStart w:id="153" w:author="Harry Matthews" w:date="2018-06-01T08:35:00Z" w:name="move515605479"/>
      <w:moveTo w:id="154" w:author="Harry Matthews" w:date="2018-06-01T08:35:00Z">
        <w:del w:id="155" w:author="Harry Matthews" w:date="2018-06-01T09:53:00Z">
          <w:r w:rsidDel="000B7456">
            <w:delText xml:space="preserve">Essential to geometric morphometrics is the identification and quantification of </w:delText>
          </w:r>
        </w:del>
        <w:del w:id="156" w:author="Harry Matthews" w:date="2018-06-01T08:43:00Z">
          <w:r w:rsidDel="00B305ED">
            <w:delText xml:space="preserve">landmarks, traditionally defined as precise locations on biological forms that hold some developmental, functional, structural or evolutionary significance </w:delText>
          </w:r>
          <w:r w:rsidDel="00B305ED">
            <w:fldChar w:fldCharType="begin" w:fldLock="1"/>
          </w:r>
          <w:r w:rsidDel="00B305ED">
            <w:del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mendeley":{"formattedCitation":"(Richtsmeier et al., 2002)","plainTextFormattedCitation":"(Richtsmeier et al., 2002)","previouslyFormattedCitation":"(Richtsmeier et al., 2002)"},"properties":{"noteIndex":0},"schema":"https://github.com/citation-style-language/schema/raw/master/csl-citation.json"}</w:delInstrText>
          </w:r>
          <w:r w:rsidDel="00B305ED">
            <w:fldChar w:fldCharType="separate"/>
          </w:r>
          <w:r w:rsidRPr="00086853" w:rsidDel="00B305ED">
            <w:rPr>
              <w:noProof/>
            </w:rPr>
            <w:delText>(Richtsmeier et al., 2002)</w:delText>
          </w:r>
          <w:r w:rsidDel="00B305ED">
            <w:fldChar w:fldCharType="end"/>
          </w:r>
          <w:r w:rsidDel="00B305ED">
            <w:delText xml:space="preserve"> that are unambiguously defined and reliably locatable </w:delText>
          </w:r>
          <w:r w:rsidDel="00B305ED">
            <w:fldChar w:fldCharType="begin" w:fldLock="1"/>
          </w:r>
          <w:r w:rsidDel="00B305ED">
            <w:del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operties":{"noteIndex":0},"schema":"https://github.com/citation-style-language/schema/raw/master/csl-citation.json"}</w:delInstrText>
          </w:r>
          <w:r w:rsidDel="00B305ED">
            <w:fldChar w:fldCharType="separate"/>
          </w:r>
          <w:r w:rsidRPr="00086853" w:rsidDel="00B305ED">
            <w:rPr>
              <w:noProof/>
            </w:rPr>
            <w:delText>(Aldridge et al., 2005; Corner et al., 1992; Richtsmeier et al., 1995)</w:delText>
          </w:r>
          <w:r w:rsidDel="00B305ED">
            <w:fldChar w:fldCharType="end"/>
          </w:r>
          <w:r w:rsidDel="00B305ED">
            <w:delText xml:space="preserve">. </w:delText>
          </w:r>
        </w:del>
        <w:del w:id="157" w:author="Harry Matthews" w:date="2018-06-01T09:53:00Z">
          <w:r w:rsidDel="000B7456">
            <w:delText>Manual landmarking, however, suffers from the problem of being</w:delText>
          </w:r>
        </w:del>
        <w:del w:id="158" w:author="Harry Matthews" w:date="2018-06-01T08:48:00Z">
          <w:r w:rsidDel="0069551E">
            <w:delText xml:space="preserve"> tedious to perform, difficult to standardize, and prone to intra and inter-operator error </w:delText>
          </w:r>
          <w:r w:rsidRPr="00DC70F5" w:rsidDel="0069551E">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Pr="00CF2D94" w:rsidDel="0069551E">
            <w:delInstrText xml:space="preserve"> ADDIN EN.CITE </w:delInstrText>
          </w:r>
          <w:r w:rsidRPr="00CF2D94" w:rsidDel="0069551E">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Pr="00CF2D94" w:rsidDel="0069551E">
            <w:delInstrText xml:space="preserve"> ADDIN EN.CITE.DATA </w:delInstrText>
          </w:r>
        </w:del>
      </w:moveTo>
      <w:ins w:id="159" w:author="Harry Matthews" w:date="2018-06-01T08:35:00Z">
        <w:del w:id="160" w:author="Harry Matthews" w:date="2018-06-01T08:48:00Z"/>
      </w:ins>
      <w:moveTo w:id="161" w:author="Harry Matthews" w:date="2018-06-01T08:35:00Z">
        <w:del w:id="162" w:author="Harry Matthews" w:date="2018-06-01T08:48:00Z">
          <w:r w:rsidRPr="00CF2D94" w:rsidDel="0069551E">
            <w:fldChar w:fldCharType="end"/>
          </w:r>
        </w:del>
      </w:moveTo>
      <w:ins w:id="163" w:author="Harry Matthews" w:date="2018-06-01T08:35:00Z">
        <w:del w:id="164" w:author="Harry Matthews" w:date="2018-06-01T08:48:00Z"/>
      </w:ins>
      <w:moveTo w:id="165" w:author="Harry Matthews" w:date="2018-06-01T08:35:00Z">
        <w:del w:id="166" w:author="Harry Matthews" w:date="2018-06-01T08:48:00Z">
          <w:r w:rsidRPr="00DC70F5" w:rsidDel="0069551E">
            <w:fldChar w:fldCharType="separate"/>
          </w:r>
          <w:r w:rsidRPr="00CF2D94" w:rsidDel="0069551E">
            <w:delText>(</w:delText>
          </w:r>
          <w:r w:rsidDel="0069551E">
            <w:fldChar w:fldCharType="begin"/>
          </w:r>
          <w:r w:rsidDel="0069551E">
            <w:delInstrText xml:space="preserve"> HYPERLINK \l "_ENREF_43" \o "Fagertun, 2014 #174" </w:delInstrText>
          </w:r>
          <w:r w:rsidDel="0069551E">
            <w:fldChar w:fldCharType="separate"/>
          </w:r>
          <w:r w:rsidRPr="00CF2D94" w:rsidDel="0069551E">
            <w:delText>Fagertun et al., 2014</w:delText>
          </w:r>
          <w:r w:rsidDel="0069551E">
            <w:fldChar w:fldCharType="end"/>
          </w:r>
          <w:r w:rsidRPr="00CF2D94" w:rsidDel="0069551E">
            <w:delText xml:space="preserve">, </w:delText>
          </w:r>
          <w:r w:rsidDel="0069551E">
            <w:fldChar w:fldCharType="begin"/>
          </w:r>
          <w:r w:rsidDel="0069551E">
            <w:delInstrText xml:space="preserve"> HYPERLINK \l "_ENREF_127" \o "Toma, 2009 #177" </w:delInstrText>
          </w:r>
          <w:r w:rsidDel="0069551E">
            <w:fldChar w:fldCharType="separate"/>
          </w:r>
          <w:r w:rsidRPr="00CF2D94" w:rsidDel="0069551E">
            <w:delText>Toma et al., 2009</w:delText>
          </w:r>
          <w:r w:rsidDel="0069551E">
            <w:fldChar w:fldCharType="end"/>
          </w:r>
          <w:r w:rsidRPr="00CF2D94" w:rsidDel="0069551E">
            <w:delText xml:space="preserve">, </w:delText>
          </w:r>
          <w:r w:rsidDel="0069551E">
            <w:fldChar w:fldCharType="begin"/>
          </w:r>
          <w:r w:rsidDel="0069551E">
            <w:delInstrText xml:space="preserve"> HYPERLINK \l "_ENREF_135" \o "Weinberg, 2004 #81" </w:delInstrText>
          </w:r>
          <w:r w:rsidDel="0069551E">
            <w:fldChar w:fldCharType="separate"/>
          </w:r>
          <w:r w:rsidRPr="00CF2D94" w:rsidDel="0069551E">
            <w:delText>Weinberg et al., 2004</w:delText>
          </w:r>
          <w:r w:rsidDel="0069551E">
            <w:fldChar w:fldCharType="end"/>
          </w:r>
          <w:r w:rsidRPr="00CF2D94" w:rsidDel="0069551E">
            <w:delText>, von Cramon-Taubadel et al., 2007)</w:delText>
          </w:r>
          <w:r w:rsidRPr="00DC70F5" w:rsidDel="0069551E">
            <w:fldChar w:fldCharType="end"/>
          </w:r>
        </w:del>
        <w:del w:id="167" w:author="Harry Matthews" w:date="2018-06-01T09:53:00Z">
          <w:r w:rsidDel="000B7456">
            <w:delText xml:space="preserve">. Consistency in data collection is essential for valid comparison of normative and clinical measurements </w:delText>
          </w:r>
          <w:r w:rsidDel="000B7456">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Del="000B7456">
            <w:delInstrText xml:space="preserve"> ADDIN EN.CITE </w:delInstrText>
          </w:r>
          <w:r w:rsidDel="000B7456">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Del="000B7456">
            <w:delInstrText xml:space="preserve"> ADDIN EN.CITE.DATA </w:delInstrText>
          </w:r>
        </w:del>
      </w:moveTo>
      <w:ins w:id="168" w:author="Harry Matthews" w:date="2018-06-01T08:35:00Z">
        <w:del w:id="169" w:author="Harry Matthews" w:date="2018-06-01T09:53:00Z"/>
      </w:ins>
      <w:moveTo w:id="170" w:author="Harry Matthews" w:date="2018-06-01T08:35:00Z">
        <w:del w:id="171" w:author="Harry Matthews" w:date="2018-06-01T09:53:00Z">
          <w:r w:rsidDel="000B7456">
            <w:fldChar w:fldCharType="end"/>
          </w:r>
        </w:del>
      </w:moveTo>
      <w:ins w:id="172" w:author="Harry Matthews" w:date="2018-06-01T08:35:00Z">
        <w:del w:id="173" w:author="Harry Matthews" w:date="2018-06-01T09:53:00Z"/>
      </w:ins>
      <w:moveTo w:id="174" w:author="Harry Matthews" w:date="2018-06-01T08:35:00Z">
        <w:del w:id="175" w:author="Harry Matthews" w:date="2018-06-01T09:53:00Z">
          <w:r w:rsidDel="000B7456">
            <w:fldChar w:fldCharType="separate"/>
          </w:r>
          <w:r w:rsidDel="000B7456">
            <w:delText>(</w:delText>
          </w:r>
          <w:r w:rsidDel="000B7456">
            <w:fldChar w:fldCharType="begin"/>
          </w:r>
          <w:r w:rsidDel="000B7456">
            <w:delInstrText xml:space="preserve"> HYPERLINK \l "_ENREF_49" \o "Farkas, 1996 #92" </w:delInstrText>
          </w:r>
          <w:r w:rsidDel="000B7456">
            <w:fldChar w:fldCharType="separate"/>
          </w:r>
          <w:r w:rsidDel="000B7456">
            <w:delText>Farkas and Deutsch, 1996</w:delText>
          </w:r>
          <w:r w:rsidDel="000B7456">
            <w:fldChar w:fldCharType="end"/>
          </w:r>
          <w:r w:rsidDel="000B7456">
            <w:delText xml:space="preserve">, </w:delText>
          </w:r>
          <w:r w:rsidDel="000B7456">
            <w:fldChar w:fldCharType="begin"/>
          </w:r>
          <w:r w:rsidDel="000B7456">
            <w:delInstrText xml:space="preserve"> HYPERLINK \l "_ENREF_132" \o "Weinberg, 2005 #85" </w:delInstrText>
          </w:r>
          <w:r w:rsidDel="000B7456">
            <w:fldChar w:fldCharType="separate"/>
          </w:r>
          <w:r w:rsidDel="000B7456">
            <w:delText>Weinberg and Kolar, 2005</w:delText>
          </w:r>
          <w:r w:rsidDel="000B7456">
            <w:fldChar w:fldCharType="end"/>
          </w:r>
          <w:r w:rsidDel="000B7456">
            <w:delText>)</w:delText>
          </w:r>
          <w:r w:rsidDel="000B7456">
            <w:fldChar w:fldCharType="end"/>
          </w:r>
          <w:r w:rsidDel="000B7456">
            <w:delText xml:space="preserve">, </w:delText>
          </w:r>
          <w:commentRangeStart w:id="176"/>
          <w:r w:rsidDel="000B7456">
            <w:delText xml:space="preserve">making a fully automated landmarking procedure valuable for both research and clinical practice. </w:delText>
          </w:r>
        </w:del>
      </w:moveTo>
      <w:commentRangeEnd w:id="176"/>
      <w:del w:id="177" w:author="Harry Matthews" w:date="2018-06-01T09:53:00Z">
        <w:r w:rsidR="0069551E" w:rsidDel="000B7456">
          <w:rPr>
            <w:rStyle w:val="CommentReference"/>
          </w:rPr>
          <w:commentReference w:id="176"/>
        </w:r>
      </w:del>
    </w:p>
    <w:moveToRangeEnd w:id="153"/>
    <w:p w14:paraId="2E554ABB" w14:textId="4A4033BB" w:rsidR="00D869C2" w:rsidDel="00663109" w:rsidRDefault="00960C71" w:rsidP="00221E4E">
      <w:pPr>
        <w:rPr>
          <w:del w:id="178" w:author="Harry Matthews" w:date="2018-06-01T09:20:00Z"/>
        </w:rPr>
      </w:pPr>
      <w:del w:id="179" w:author="Harry Matthews" w:date="2018-06-01T09:20:00Z">
        <w:r w:rsidDel="00663109">
          <w:delText>Towards this aim, geometric morphometrics have become a ubiquitous tool for systematic and taxonomic analyses</w:delText>
        </w:r>
        <w:r w:rsidR="005D578F" w:rsidDel="00663109">
          <w:delText xml:space="preserve"> </w:delText>
        </w:r>
        <w:r w:rsidR="005D578F" w:rsidDel="00663109">
          <w:fldChar w:fldCharType="begin" w:fldLock="1"/>
        </w:r>
        <w:r w:rsidR="000C1CBE" w:rsidDel="00663109">
          <w:delInstrText>ADDIN CSL_CITATION {"citationItems":[{"id":"ITEM-1","itemData":{"DOI":"10.1002/ar.a.10112","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id":"ITEM-4","itemData":{"DOI":"10.1046/j.1469-7580.2000.19710103.x","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d":{"date-parts":[["2004"]]},"page":"1147-1152","title":"Neanderthal taxonomy reconsidered: implications of 3D primate models of intra- and interspecific differences","type":"article-journal","volume":"101"},"uris":["http://www.mendeley.com/documents/?uuid=0b1c2cdc-bacb-4c2d-b320-d14eef432cd2"]}],"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delInstrText>
        </w:r>
        <w:r w:rsidR="005D578F" w:rsidDel="00663109">
          <w:fldChar w:fldCharType="separate"/>
        </w:r>
        <w:r w:rsidR="002D2B3C" w:rsidRPr="002D2B3C" w:rsidDel="00663109">
          <w:rPr>
            <w:noProof/>
          </w:rPr>
          <w:delText>(Baab, 2008; Frost et al., 2003; Havarti et al., 2004; Terhune et al., 2007)</w:delText>
        </w:r>
        <w:r w:rsidR="005D578F" w:rsidDel="00663109">
          <w:fldChar w:fldCharType="end"/>
        </w:r>
        <w:r w:rsidR="002D2B3C" w:rsidDel="00663109">
          <w:delText xml:space="preserve">, </w:delText>
        </w:r>
        <w:r w:rsidDel="00663109">
          <w:delText xml:space="preserve">morphological evolution </w:delText>
        </w:r>
        <w:r w:rsidR="000C1CBE" w:rsidDel="00663109">
          <w:fldChar w:fldCharType="begin" w:fldLock="1"/>
        </w:r>
        <w:r w:rsidR="009E7B69" w:rsidDel="00663109">
          <w:delInstrText>ADDIN CSL_CITATION {"citationItems":[{"id":"ITEM-1","itemData":{"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id":"ITEM-2","itemData":{"author":[{"dropping-particle":"","family":"O'Higgins","given":"P","non-dropping-particle":"","parse-names":false,"suffix":""}],"container-title":"Journal of Anatomy","id":"ITEM-2","issue":"1","issued":{"date-parts":[["2000"]]},"page":"103-120","title":"The study of morphological variation in the hominid fossil record: biology, landmarks and geometry","type":"article-journal","volume":"197"},"uris":["http://www.mendeley.com/documents/?uuid=362f0548-a7d3-4d23-829f-d3987ac973bd"]},{"id":"ITEM-3","itemData":{"DOI":"10.1111/j.1469-7580.2006.00644.x","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id":"ITEM-4","itemData":{"DOI":"10.1093/sysbio/syt025","author":[{"dropping-particle":"","family":"Klingenberg","given":"Christian Peter","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mendeley":{"formattedCitation":"(Bastir et al., 2006; Klingenberg, 2010, 2013; O’Higgins, 2000)","plainTextFormattedCitation":"(Bastir et al., 2006; Klingenberg, 2010, 2013; O’Higgins, 2000)","previouslyFormattedCitation":"(Bastir et al., 2006; Klingenberg, 2010, 2013; O’Higgins, 2000)"},"properties":{"noteIndex":0},"schema":"https://github.com/citation-style-language/schema/raw/master/csl-citation.json"}</w:delInstrText>
        </w:r>
        <w:r w:rsidR="000C1CBE" w:rsidDel="00663109">
          <w:fldChar w:fldCharType="separate"/>
        </w:r>
        <w:r w:rsidR="000C1CBE" w:rsidRPr="000C1CBE" w:rsidDel="00663109">
          <w:rPr>
            <w:noProof/>
          </w:rPr>
          <w:delText>(Bastir et al., 2006; Klingenberg, 2010, 2013; O’Higgins, 2000)</w:delText>
        </w:r>
        <w:r w:rsidR="000C1CBE" w:rsidDel="00663109">
          <w:fldChar w:fldCharType="end"/>
        </w:r>
        <w:r w:rsidR="009E7B69" w:rsidDel="00663109">
          <w:delText xml:space="preserve">, </w:delText>
        </w:r>
        <w:r w:rsidDel="00663109">
          <w:delText>the examination of morphological ontogeny and growth</w:delText>
        </w:r>
        <w:r w:rsidR="000C1CBE" w:rsidDel="00663109">
          <w:delText xml:space="preserve"> </w:delText>
        </w:r>
        <w:r w:rsidR="000C1CBE" w:rsidDel="00663109">
          <w:fldChar w:fldCharType="begin" w:fldLock="1"/>
        </w:r>
        <w:r w:rsidR="009E7B69" w:rsidDel="00663109">
          <w:del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111/joa.12507","author":[{"dropping-particle":"","family":"Matthews","given":"Harold","non-dropping-particle":"","parse-names":false,"suffix":""},{"dropping-particle":"","family":"Penington","given":"Tony","non-dropping-particle":"","parse-names":false,"suffix":""},{"dropping-particle":"","family":"Saey","given":"Ine","non-dropping-particle":"","parse-names":false,"suffix":""},{"dropping-particle":"","family":"Halliday","given":"Jane","non-dropping-particle":"","parse-names":false,"suffix":""},{"dropping-particle":"","family":"Muggli","given":"Evelyn","non-dropping-particle":"","parse-names":false,"suffix":""},{"dropping-particle":"","family":"Claes","given":"Peter","non-dropping-particle":"","parse-names":false,"suffix":""}],"container-title":"Journal of Anatomy","id":"ITEM-4","issued":{"date-parts":[["2016"]]},"page":"549-559","title":"Spatially dense morphometrics of craniofacial sexual dimorphism in 1-year-olds","type":"article-journal","volume":"229"},"uris":["http://www.mendeley.com/documents/?uuid=0b9b0bca-6b17-4640-86bb-e60af9f18c72"]}],"mendeley":{"formattedCitation":"(Martinez-Abadias et al., 2012; Matthews et al., 2016; Mitteroecker et al., 2004; Smith, 2006)","plainTextFormattedCitation":"(Martinez-Abadias et al., 2012; Matthews et al., 2016; Mitteroecker et al., 2004; Smith, 2006)","previouslyFormattedCitation":"(Martinez-Abadias et al., 2012; Matthews et al., 2016; Mitteroecker et al., 2004; Smith, 2006)"},"properties":{"noteIndex":0},"schema":"https://github.com/citation-style-language/schema/raw/master/csl-citation.json"}</w:delInstrText>
        </w:r>
        <w:r w:rsidR="000C1CBE" w:rsidDel="00663109">
          <w:fldChar w:fldCharType="separate"/>
        </w:r>
        <w:r w:rsidR="009E7B69" w:rsidRPr="009E7B69" w:rsidDel="00663109">
          <w:rPr>
            <w:noProof/>
          </w:rPr>
          <w:delText>(Martinez-Abadias et al., 2012; Matthews et al., 2016; Mitteroecker et al., 2004; Smith, 2006)</w:delText>
        </w:r>
        <w:r w:rsidR="000C1CBE" w:rsidDel="00663109">
          <w:fldChar w:fldCharType="end"/>
        </w:r>
        <w:r w:rsidR="00B8310D" w:rsidDel="00663109">
          <w:delText xml:space="preserve">, </w:delText>
        </w:r>
        <w:r w:rsidDel="00663109">
          <w:delText>studies of population admixture</w:delText>
        </w:r>
        <w:r w:rsidR="00B8310D" w:rsidDel="00663109">
          <w:delText xml:space="preserve"> </w:delText>
        </w:r>
        <w:r w:rsidR="00B8310D" w:rsidDel="00663109">
          <w:fldChar w:fldCharType="begin" w:fldLock="1"/>
        </w:r>
        <w:r w:rsidR="00086853" w:rsidDel="00663109">
          <w:del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delInstrText>
        </w:r>
        <w:r w:rsidR="00B8310D" w:rsidDel="00663109">
          <w:fldChar w:fldCharType="separate"/>
        </w:r>
        <w:r w:rsidR="00B8310D" w:rsidRPr="00B8310D" w:rsidDel="00663109">
          <w:rPr>
            <w:noProof/>
          </w:rPr>
          <w:delText>(Martinez-Abadias et al., 2006; Quinto-Sánchez et al., 2015; Schlager and Alexandra, 2015)</w:delText>
        </w:r>
        <w:r w:rsidR="00B8310D" w:rsidDel="00663109">
          <w:fldChar w:fldCharType="end"/>
        </w:r>
        <w:r w:rsidR="00B8310D" w:rsidDel="00663109">
          <w:delText xml:space="preserve">, </w:delText>
        </w:r>
        <w:r w:rsidR="00D869C2" w:rsidDel="00663109">
          <w:delText xml:space="preserve">genetic mapping studies </w:delText>
        </w:r>
        <w:r w:rsidR="005D578F" w:rsidDel="00663109">
          <w:fldChar w:fldCharType="begin" w:fldLock="1"/>
        </w:r>
        <w:r w:rsidR="00B8310D" w:rsidDel="00663109">
          <w:del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 2018; Liu et al., 2012; Paternoster et al., 2012; Shaffer et al., 2016)","plainTextFormattedCitation":"(Claes et al., 2014, 2018; Liu et al., 2012; Paternoster et al., 2012; Shaffer et al., 2016)","previouslyFormattedCitation":"(Claes et al., 2014, 2018; Liu et al., 2012; Paternoster et al., 2012; Shaffer et al., 2016)"},"properties":{"noteIndex":0},"schema":"https://github.com/citation-style-language/schema/raw/master/csl-citation.json"}</w:delInstrText>
        </w:r>
        <w:r w:rsidR="005D578F" w:rsidDel="00663109">
          <w:fldChar w:fldCharType="separate"/>
        </w:r>
        <w:r w:rsidR="00B8310D" w:rsidRPr="00B8310D" w:rsidDel="00663109">
          <w:rPr>
            <w:noProof/>
          </w:rPr>
          <w:delText>(Claes et al., 2014, 2018; Liu et al., 2012; Paternoster et al., 2012; Shaffer et al., 2016)</w:delText>
        </w:r>
        <w:r w:rsidR="005D578F" w:rsidDel="00663109">
          <w:fldChar w:fldCharType="end"/>
        </w:r>
        <w:r w:rsidR="00D869C2" w:rsidDel="00663109">
          <w:delText>,</w:delText>
        </w:r>
        <w:r w:rsidDel="00663109">
          <w:delText xml:space="preserve"> and studies of dysmorphology </w:delText>
        </w:r>
        <w:r w:rsidR="005D578F" w:rsidDel="00663109">
          <w:fldChar w:fldCharType="begin" w:fldLock="1"/>
        </w:r>
        <w:r w:rsidR="00B8310D" w:rsidDel="00663109">
          <w:del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delInstrText>
        </w:r>
        <w:r w:rsidR="005D578F" w:rsidDel="00663109">
          <w:fldChar w:fldCharType="separate"/>
        </w:r>
        <w:r w:rsidR="00B8310D" w:rsidRPr="00B8310D" w:rsidDel="00663109">
          <w:rPr>
            <w:noProof/>
          </w:rPr>
          <w:delText>(Hammond et al., 2014; Klingenberg et al., 2010; Richtsmeier et al., 2000; Shaner et al., 2000; Starbuck et al., 2011)</w:delText>
        </w:r>
        <w:r w:rsidR="005D578F" w:rsidDel="00663109">
          <w:fldChar w:fldCharType="end"/>
        </w:r>
        <w:r w:rsidR="005D578F" w:rsidDel="00663109">
          <w:delText xml:space="preserve"> </w:delText>
        </w:r>
      </w:del>
    </w:p>
    <w:p w14:paraId="360E02A1" w14:textId="19EBDF14" w:rsidR="00221E4E" w:rsidDel="00E94642" w:rsidRDefault="00960C71" w:rsidP="00D869C2">
      <w:pPr>
        <w:rPr>
          <w:del w:id="180" w:author="Harry Matthews" w:date="2018-06-01T10:33:00Z"/>
          <w:moveFrom w:id="181" w:author="Harry Matthews" w:date="2018-06-01T08:35:00Z"/>
        </w:rPr>
      </w:pPr>
      <w:moveFromRangeStart w:id="182" w:author="Harry Matthews" w:date="2018-06-01T08:35:00Z" w:name="move515605479"/>
      <w:moveFrom w:id="183" w:author="Harry Matthews" w:date="2018-06-01T08:35:00Z">
        <w:del w:id="184" w:author="Harry Matthews" w:date="2018-06-01T10:33:00Z">
          <w:r w:rsidDel="00E94642">
            <w:delText xml:space="preserve">Essential to geometric morphometrics is the identification and quantification of landmarks, traditionally defined as precise locations on biological forms that hold some developmental, functional, structural or evolutionary significance </w:delText>
          </w:r>
          <w:r w:rsidR="00086853" w:rsidDel="00E94642">
            <w:fldChar w:fldCharType="begin" w:fldLock="1"/>
          </w:r>
          <w:r w:rsidR="00086853" w:rsidDel="00E94642">
            <w:del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mendeley":{"formattedCitation":"(Richtsmeier et al., 2002)","plainTextFormattedCitation":"(Richtsmeier et al., 2002)","previouslyFormattedCitation":"(Richtsmeier et al., 2002)"},"properties":{"noteIndex":0},"schema":"https://github.com/citation-style-language/schema/raw/master/csl-citation.json"}</w:delInstrText>
          </w:r>
          <w:r w:rsidR="00086853" w:rsidDel="00E94642">
            <w:fldChar w:fldCharType="separate"/>
          </w:r>
          <w:r w:rsidR="00086853" w:rsidRPr="00086853" w:rsidDel="00E94642">
            <w:rPr>
              <w:noProof/>
            </w:rPr>
            <w:delText>(Richtsmeier et al., 2002)</w:delText>
          </w:r>
          <w:r w:rsidR="00086853" w:rsidDel="00E94642">
            <w:fldChar w:fldCharType="end"/>
          </w:r>
          <w:r w:rsidDel="00E94642">
            <w:delText xml:space="preserve"> that are unambiguously defined and reliably locatable</w:delText>
          </w:r>
          <w:r w:rsidR="00086853" w:rsidDel="00E94642">
            <w:delText xml:space="preserve"> </w:delText>
          </w:r>
          <w:r w:rsidR="00086853" w:rsidDel="00E94642">
            <w:fldChar w:fldCharType="begin" w:fldLock="1"/>
          </w:r>
          <w:r w:rsidR="00086853" w:rsidDel="00E94642">
            <w:del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operties":{"noteIndex":0},"schema":"https://github.com/citation-style-language/schema/raw/master/csl-citation.json"}</w:delInstrText>
          </w:r>
          <w:r w:rsidR="00086853" w:rsidDel="00E94642">
            <w:fldChar w:fldCharType="separate"/>
          </w:r>
          <w:r w:rsidR="00086853" w:rsidRPr="00086853" w:rsidDel="00E94642">
            <w:rPr>
              <w:noProof/>
            </w:rPr>
            <w:delText>(Aldridge et al., 2005; Corner et al., 1992; Richtsmeier et al., 1995)</w:delText>
          </w:r>
          <w:r w:rsidR="00086853" w:rsidDel="00E94642">
            <w:fldChar w:fldCharType="end"/>
          </w:r>
          <w:r w:rsidDel="00E94642">
            <w:delText>.</w:delText>
          </w:r>
          <w:r w:rsidR="00D869C2" w:rsidDel="00E94642">
            <w:delText xml:space="preserve"> </w:delText>
          </w:r>
          <w:r w:rsidR="00B97C25" w:rsidDel="00E94642">
            <w:delText>M</w:delText>
          </w:r>
          <w:r w:rsidR="00221E4E" w:rsidDel="00E94642">
            <w:delText>anual landmarking</w:delText>
          </w:r>
          <w:r w:rsidR="00B97C25" w:rsidDel="00E94642">
            <w:delText>, however,</w:delText>
          </w:r>
          <w:r w:rsidR="00221E4E" w:rsidDel="00E94642">
            <w:delText xml:space="preserve"> suffer</w:delText>
          </w:r>
          <w:r w:rsidR="00B97C25" w:rsidDel="00E94642">
            <w:delText>s</w:delText>
          </w:r>
          <w:r w:rsidR="00221E4E" w:rsidDel="00E94642">
            <w:delText xml:space="preserve"> from the problem of </w:delText>
          </w:r>
          <w:r w:rsidR="00230805" w:rsidDel="00E94642">
            <w:delText xml:space="preserve">being tedious to perform, difficult to </w:delText>
          </w:r>
          <w:r w:rsidR="00221E4E" w:rsidDel="00E94642">
            <w:delText>stan</w:delText>
          </w:r>
          <w:r w:rsidR="00230805" w:rsidDel="00E94642">
            <w:delText>dardize,</w:delText>
          </w:r>
          <w:r w:rsidR="00B97C25" w:rsidDel="00E94642">
            <w:delText xml:space="preserve"> and</w:delText>
          </w:r>
          <w:r w:rsidR="00221E4E" w:rsidDel="00E94642">
            <w:delText xml:space="preserve"> </w:delText>
          </w:r>
          <w:r w:rsidR="00230805" w:rsidDel="00E94642">
            <w:delText>prone to</w:delText>
          </w:r>
          <w:r w:rsidR="00221E4E" w:rsidDel="00E94642">
            <w:delText xml:space="preserve"> intra and inter-operator error </w:delText>
          </w:r>
          <w:r w:rsidR="00221E4E" w:rsidRPr="00DC70F5" w:rsidDel="00E94642">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00221E4E" w:rsidRPr="00CF2D94" w:rsidDel="00E94642">
            <w:delInstrText xml:space="preserve"> ADDIN EN.CITE </w:delInstrText>
          </w:r>
          <w:r w:rsidR="00221E4E" w:rsidRPr="00CF2D94" w:rsidDel="00E94642">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00221E4E" w:rsidRPr="00CF2D94" w:rsidDel="00E94642">
            <w:delInstrText xml:space="preserve"> ADDIN EN.CITE.DATA </w:delInstrText>
          </w:r>
        </w:del>
      </w:moveFrom>
      <w:del w:id="185" w:author="Harry Matthews" w:date="2018-06-01T08:35:00Z"/>
      <w:moveFrom w:id="186" w:author="Harry Matthews" w:date="2018-06-01T08:35:00Z">
        <w:del w:id="187" w:author="Harry Matthews" w:date="2018-06-01T10:33:00Z">
          <w:r w:rsidR="00221E4E" w:rsidRPr="00CF2D94" w:rsidDel="00E94642">
            <w:fldChar w:fldCharType="end"/>
          </w:r>
        </w:del>
      </w:moveFrom>
      <w:del w:id="188" w:author="Harry Matthews" w:date="2018-06-01T08:35:00Z"/>
      <w:moveFrom w:id="189" w:author="Harry Matthews" w:date="2018-06-01T08:35:00Z">
        <w:del w:id="190" w:author="Harry Matthews" w:date="2018-06-01T10:33:00Z">
          <w:r w:rsidR="00221E4E" w:rsidRPr="00DC70F5" w:rsidDel="00E94642">
            <w:fldChar w:fldCharType="separate"/>
          </w:r>
          <w:r w:rsidR="00221E4E" w:rsidRPr="00CF2D94" w:rsidDel="00E94642">
            <w:delText>(</w:delText>
          </w:r>
          <w:r w:rsidR="008E3147" w:rsidDel="00E94642">
            <w:fldChar w:fldCharType="begin"/>
          </w:r>
          <w:r w:rsidR="008E3147" w:rsidDel="00E94642">
            <w:delInstrText xml:space="preserve"> HYPERLINK \l "_ENREF_43" \o "Fagertun, 2014 #174" </w:delInstrText>
          </w:r>
          <w:r w:rsidR="008E3147" w:rsidDel="00E94642">
            <w:fldChar w:fldCharType="separate"/>
          </w:r>
          <w:r w:rsidR="00221E4E" w:rsidRPr="00CF2D94" w:rsidDel="00E94642">
            <w:delText>Fagertun et al., 2014</w:delText>
          </w:r>
          <w:r w:rsidR="008E3147" w:rsidDel="00E94642">
            <w:fldChar w:fldCharType="end"/>
          </w:r>
          <w:r w:rsidR="00221E4E" w:rsidRPr="00CF2D94" w:rsidDel="00E94642">
            <w:delText xml:space="preserve">, </w:delText>
          </w:r>
          <w:r w:rsidR="008E3147" w:rsidDel="00E94642">
            <w:fldChar w:fldCharType="begin"/>
          </w:r>
          <w:r w:rsidR="008E3147" w:rsidDel="00E94642">
            <w:delInstrText xml:space="preserve"> HYPERLINK \l "_ENREF_127" \o "Toma, 2009 #177" </w:delInstrText>
          </w:r>
          <w:r w:rsidR="008E3147" w:rsidDel="00E94642">
            <w:fldChar w:fldCharType="separate"/>
          </w:r>
          <w:r w:rsidR="00221E4E" w:rsidRPr="00CF2D94" w:rsidDel="00E94642">
            <w:delText>Toma et al., 2009</w:delText>
          </w:r>
          <w:r w:rsidR="008E3147" w:rsidDel="00E94642">
            <w:fldChar w:fldCharType="end"/>
          </w:r>
          <w:r w:rsidR="00221E4E" w:rsidRPr="00CF2D94" w:rsidDel="00E94642">
            <w:delText xml:space="preserve">, </w:delText>
          </w:r>
          <w:r w:rsidR="008E3147" w:rsidDel="00E94642">
            <w:fldChar w:fldCharType="begin"/>
          </w:r>
          <w:r w:rsidR="008E3147" w:rsidDel="00E94642">
            <w:delInstrText xml:space="preserve"> HYPERLINK \l "_ENREF_135" \o "Weinberg, 2004 #81" </w:delInstrText>
          </w:r>
          <w:r w:rsidR="008E3147" w:rsidDel="00E94642">
            <w:fldChar w:fldCharType="separate"/>
          </w:r>
          <w:r w:rsidR="00221E4E" w:rsidRPr="00CF2D94" w:rsidDel="00E94642">
            <w:delText>Weinberg et al., 2004</w:delText>
          </w:r>
          <w:r w:rsidR="008E3147" w:rsidDel="00E94642">
            <w:fldChar w:fldCharType="end"/>
          </w:r>
          <w:r w:rsidR="00CF2D94" w:rsidRPr="00CF2D94" w:rsidDel="00E94642">
            <w:delText>, von Cramon-Taubadel et al., 2007</w:delText>
          </w:r>
          <w:r w:rsidR="00221E4E" w:rsidRPr="00CF2D94" w:rsidDel="00E94642">
            <w:delText>)</w:delText>
          </w:r>
          <w:r w:rsidR="00221E4E" w:rsidRPr="00DC70F5" w:rsidDel="00E94642">
            <w:fldChar w:fldCharType="end"/>
          </w:r>
          <w:r w:rsidR="00221E4E" w:rsidDel="00E94642">
            <w:delText xml:space="preserve">. Consistency in data collection is essential for valid comparison of normative and </w:delText>
          </w:r>
          <w:r w:rsidR="00B97C25" w:rsidDel="00E94642">
            <w:delText>clinical</w:delText>
          </w:r>
          <w:r w:rsidR="00221E4E" w:rsidDel="00E94642">
            <w:delText xml:space="preserve"> measurements </w:delText>
          </w:r>
          <w:r w:rsidR="00221E4E" w:rsidDel="00E94642">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R="00221E4E" w:rsidDel="00E94642">
            <w:delInstrText xml:space="preserve"> ADDIN EN.CITE </w:delInstrText>
          </w:r>
          <w:r w:rsidR="00221E4E" w:rsidDel="00E94642">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R="00221E4E" w:rsidDel="00E94642">
            <w:delInstrText xml:space="preserve"> ADDIN EN.CITE.DATA </w:delInstrText>
          </w:r>
        </w:del>
      </w:moveFrom>
      <w:del w:id="191" w:author="Harry Matthews" w:date="2018-06-01T08:35:00Z"/>
      <w:moveFrom w:id="192" w:author="Harry Matthews" w:date="2018-06-01T08:35:00Z">
        <w:del w:id="193" w:author="Harry Matthews" w:date="2018-06-01T10:33:00Z">
          <w:r w:rsidR="00221E4E" w:rsidDel="00E94642">
            <w:fldChar w:fldCharType="end"/>
          </w:r>
        </w:del>
      </w:moveFrom>
      <w:del w:id="194" w:author="Harry Matthews" w:date="2018-06-01T08:35:00Z"/>
      <w:moveFrom w:id="195" w:author="Harry Matthews" w:date="2018-06-01T08:35:00Z">
        <w:del w:id="196" w:author="Harry Matthews" w:date="2018-06-01T10:33:00Z">
          <w:r w:rsidR="00221E4E" w:rsidDel="00E94642">
            <w:fldChar w:fldCharType="separate"/>
          </w:r>
          <w:r w:rsidR="00221E4E" w:rsidDel="00E94642">
            <w:delText>(</w:delText>
          </w:r>
          <w:r w:rsidR="008E3147" w:rsidDel="00E94642">
            <w:fldChar w:fldCharType="begin"/>
          </w:r>
          <w:r w:rsidR="008E3147" w:rsidDel="00E94642">
            <w:delInstrText xml:space="preserve"> HYPERLINK \l "_ENREF_49" \o "Farkas, 1996 #92" </w:delInstrText>
          </w:r>
          <w:r w:rsidR="008E3147" w:rsidDel="00E94642">
            <w:fldChar w:fldCharType="separate"/>
          </w:r>
          <w:r w:rsidR="00221E4E" w:rsidDel="00E94642">
            <w:delText>Farkas and Deutsch, 1996</w:delText>
          </w:r>
          <w:r w:rsidR="008E3147" w:rsidDel="00E94642">
            <w:fldChar w:fldCharType="end"/>
          </w:r>
          <w:r w:rsidR="00221E4E" w:rsidDel="00E94642">
            <w:delText xml:space="preserve">, </w:delText>
          </w:r>
          <w:r w:rsidR="008E3147" w:rsidDel="00E94642">
            <w:fldChar w:fldCharType="begin"/>
          </w:r>
          <w:r w:rsidR="008E3147" w:rsidDel="00E94642">
            <w:delInstrText xml:space="preserve"> HYPERLINK \l "_ENREF_132" \o "Weinberg, 2005 #85" </w:delInstrText>
          </w:r>
          <w:r w:rsidR="008E3147" w:rsidDel="00E94642">
            <w:fldChar w:fldCharType="separate"/>
          </w:r>
          <w:r w:rsidR="00221E4E" w:rsidDel="00E94642">
            <w:delText>Weinberg and Kolar, 2005</w:delText>
          </w:r>
          <w:r w:rsidR="008E3147" w:rsidDel="00E94642">
            <w:fldChar w:fldCharType="end"/>
          </w:r>
          <w:r w:rsidR="00221E4E" w:rsidDel="00E94642">
            <w:delText>)</w:delText>
          </w:r>
          <w:r w:rsidR="00221E4E" w:rsidDel="00E94642">
            <w:fldChar w:fldCharType="end"/>
          </w:r>
          <w:r w:rsidR="00221E4E" w:rsidDel="00E94642">
            <w:delText>, making a fully automated landmarking procedure</w:delText>
          </w:r>
          <w:r w:rsidR="00B97C25" w:rsidDel="00E94642">
            <w:delText xml:space="preserve"> </w:delText>
          </w:r>
          <w:r w:rsidR="00221E4E" w:rsidDel="00E94642">
            <w:delText xml:space="preserve">valuable for both research and clinical practice. </w:delText>
          </w:r>
        </w:del>
      </w:moveFrom>
    </w:p>
    <w:moveFromRangeEnd w:id="182"/>
    <w:p w14:paraId="1F8BD11C" w14:textId="3502493D" w:rsidR="00AC6612" w:rsidDel="00E94642" w:rsidRDefault="00230805" w:rsidP="00AC6612">
      <w:pPr>
        <w:spacing w:after="0"/>
        <w:rPr>
          <w:del w:id="197" w:author="Harry Matthews" w:date="2018-06-01T10:33:00Z"/>
          <w:rFonts w:cs="Times New Roman"/>
          <w:szCs w:val="24"/>
        </w:rPr>
      </w:pPr>
      <w:del w:id="198" w:author="Harry Matthews" w:date="2018-06-01T10:33:00Z">
        <w:r w:rsidDel="00E94642">
          <w:rPr>
            <w:rFonts w:cs="Times New Roman"/>
            <w:szCs w:val="24"/>
          </w:rPr>
          <w:delText>Through studies utilizing manually placed sparse landmarks, we have begun to understand the biological basis and evolution of complex phenotypes, both normative and clinical (Rosenboom et al., 2016?). However, there is still much to be learned</w:delText>
        </w:r>
        <w:r w:rsidR="00AC6612" w:rsidDel="00E94642">
          <w:rPr>
            <w:rFonts w:cs="Times New Roman"/>
            <w:szCs w:val="24"/>
          </w:rPr>
          <w:delText>. One avenue for improvement is to expand</w:delText>
        </w:r>
        <w:r w:rsidDel="00E94642">
          <w:rPr>
            <w:rFonts w:cs="Times New Roman"/>
            <w:szCs w:val="24"/>
          </w:rPr>
          <w:delText xml:space="preserve"> and speed up</w:delText>
        </w:r>
        <w:r w:rsidR="00AC6612" w:rsidDel="00E94642">
          <w:rPr>
            <w:rFonts w:cs="Times New Roman"/>
            <w:szCs w:val="24"/>
          </w:rPr>
          <w:delText xml:space="preserve">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delText>
        </w:r>
      </w:del>
      <w:del w:id="199" w:author="Harry Matthews" w:date="2018-06-01T10:21:00Z">
        <w:r w:rsidR="00AC6612" w:rsidDel="00056044">
          <w:rPr>
            <w:rFonts w:cs="Times New Roman"/>
            <w:szCs w:val="24"/>
          </w:rPr>
          <w:delText>. Here, we report the MeshMonk toolbox for fast and reproducible high-throughput phenotyping of 3D images, or quasi-landmark mapping, which can be applied to 3D facial images as well as 3D scans of other complex morphological structures, such as the human brain and skeletal bones.</w:delText>
        </w:r>
      </w:del>
      <w:del w:id="200" w:author="Harry Matthews" w:date="2018-06-01T10:33:00Z">
        <w:r w:rsidR="00AC6612" w:rsidDel="00E94642">
          <w:rPr>
            <w:rFonts w:cs="Times New Roman"/>
            <w:szCs w:val="24"/>
          </w:rPr>
          <w:delText xml:space="preserve"> We demonstrate that this method is reliable by validating it against traditional manual landmarks and discuss the utility of the toolbox for studying complex structures. </w:delText>
        </w:r>
      </w:del>
    </w:p>
    <w:p w14:paraId="39F71B1D" w14:textId="206AB3A3" w:rsidR="00AC6612" w:rsidRDefault="00AC6612" w:rsidP="00AC6612">
      <w:pPr>
        <w:pStyle w:val="Heading2"/>
      </w:pPr>
      <w:proofErr w:type="spellStart"/>
      <w:r>
        <w:t>MeshMonk</w:t>
      </w:r>
      <w:proofErr w:type="spellEnd"/>
    </w:p>
    <w:p w14:paraId="1AD2B834" w14:textId="6849D16A" w:rsidR="00175E24" w:rsidRPr="00AC6612" w:rsidRDefault="00AC6612" w:rsidP="00175E24">
      <w:pPr>
        <w:pStyle w:val="NormalWeb"/>
        <w:spacing w:before="120" w:beforeAutospacing="0" w:after="240" w:afterAutospacing="0"/>
        <w:rPr>
          <w:color w:val="000000"/>
        </w:rPr>
      </w:pPr>
      <w:r>
        <w:t>Surface</w:t>
      </w:r>
      <w:r w:rsidR="001D37CF">
        <w:t xml:space="preserve"> registration</w:t>
      </w:r>
      <w:r>
        <w:t xml:space="preserve">, utilized in the </w:t>
      </w:r>
      <w:proofErr w:type="spellStart"/>
      <w:r>
        <w:t>MeshMonk</w:t>
      </w:r>
      <w:proofErr w:type="spellEnd"/>
      <w:r>
        <w:t xml:space="preserve"> software,</w:t>
      </w:r>
      <w:r w:rsidR="001D37CF">
        <w:t xml:space="preserve"> defines a mapping of the vertices from one (template) image onto their corresponding locations on another (target)</w:t>
      </w:r>
      <w:r>
        <w:t xml:space="preserve"> and</w:t>
      </w:r>
      <w:r w:rsidR="001D37CF">
        <w:t xml:space="preserve"> </w:t>
      </w:r>
      <w:r>
        <w:rPr>
          <w:color w:val="000000"/>
        </w:rPr>
        <w:t xml:space="preserve">allows us to quantify and visualize both subtle and acute variation in surface form across a sample by finding the geometrical relationship (one-to-one correspondences) between 3D shapes following a predefined transformation model </w:t>
      </w:r>
      <w:r w:rsidR="001D37CF">
        <w:fldChar w:fldCharType="begin">
          <w:fldData xml:space="preserve">PEVuZE5vdGU+PENpdGU+PEF1dGhvcj5BbmRyZXNlbjwvQXV0aG9yPjxZZWFyPjIwMDE8L1llYXI+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</w:fldData>
        </w:fldChar>
      </w:r>
      <w:r w:rsidR="001D37CF" w:rsidRPr="00CF2D94">
        <w:instrText xml:space="preserve"> ADDIN EN.CITE </w:instrText>
      </w:r>
      <w:r w:rsidR="001D37CF" w:rsidRPr="00CF2D94">
        <w:fldChar w:fldCharType="begin">
          <w:fldData xml:space="preserve">PEVuZE5vdGU+PENpdGU+PEF1dGhvcj5BbmRyZXNlbjwvQXV0aG9yPjxZZWFyPjIwMDE8L1llYXI+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</w:fldData>
        </w:fldChar>
      </w:r>
      <w:r w:rsidR="001D37CF" w:rsidRPr="00CF2D94">
        <w:instrText xml:space="preserve"> ADDIN EN.CITE.DATA </w:instrText>
      </w:r>
      <w:r w:rsidR="001D37CF" w:rsidRPr="00CF2D94">
        <w:fldChar w:fldCharType="end"/>
      </w:r>
      <w:r w:rsidR="001D37CF">
        <w:fldChar w:fldCharType="separate"/>
      </w:r>
      <w:r w:rsidR="001D37CF">
        <w:rPr>
          <w:noProof/>
        </w:rPr>
        <w:t>(</w:t>
      </w:r>
      <w:hyperlink w:anchor="_ENREF_12" w:tooltip="Andresen, 2001 #62" w:history="1">
        <w:r w:rsidR="001D37CF">
          <w:rPr>
            <w:noProof/>
          </w:rPr>
          <w:t>Andresen and Nielsen, 2001</w:t>
        </w:r>
      </w:hyperlink>
      <w:r w:rsidR="001D37CF">
        <w:rPr>
          <w:noProof/>
        </w:rPr>
        <w:t xml:space="preserve">, </w:t>
      </w:r>
      <w:hyperlink w:anchor="_ENREF_124" w:tooltip="Snyders, 2014 #313" w:history="1">
        <w:r w:rsidR="001D37CF">
          <w:rPr>
            <w:noProof/>
          </w:rPr>
          <w:t>Snyders et al., 2014</w:t>
        </w:r>
      </w:hyperlink>
      <w:r w:rsidR="001D37CF">
        <w:rPr>
          <w:noProof/>
        </w:rPr>
        <w:t xml:space="preserve">, </w:t>
      </w:r>
      <w:hyperlink w:anchor="_ENREF_31" w:tooltip="Claes, 2012 #18" w:history="1">
        <w:r w:rsidR="001D37CF">
          <w:rPr>
            <w:noProof/>
          </w:rPr>
          <w:t>Claes et al.,</w:t>
        </w:r>
        <w:r w:rsidR="00CF2D94">
          <w:rPr>
            <w:noProof/>
          </w:rPr>
          <w:t xml:space="preserve"> 2007,</w:t>
        </w:r>
        <w:r w:rsidR="001D37CF">
          <w:rPr>
            <w:noProof/>
          </w:rPr>
          <w:t xml:space="preserve"> 2012b</w:t>
        </w:r>
      </w:hyperlink>
      <w:r w:rsidR="001D37CF">
        <w:rPr>
          <w:noProof/>
        </w:rPr>
        <w:t xml:space="preserve">, </w:t>
      </w:r>
      <w:hyperlink w:anchor="_ENREF_78" w:tooltip="Hutton, 2003 #54" w:history="1">
        <w:r w:rsidR="001D37CF">
          <w:rPr>
            <w:noProof/>
          </w:rPr>
          <w:t>Hutton et al., 2003a</w:t>
        </w:r>
      </w:hyperlink>
      <w:r w:rsidR="001D37CF">
        <w:rPr>
          <w:noProof/>
        </w:rPr>
        <w:t>)</w:t>
      </w:r>
      <w:r w:rsidR="001D37CF">
        <w:fldChar w:fldCharType="end"/>
      </w:r>
      <w:r w:rsidR="001D37CF">
        <w:t xml:space="preserve">. </w:t>
      </w:r>
      <w:proofErr w:type="spellStart"/>
      <w:r w:rsidR="00175E24">
        <w:rPr>
          <w:color w:val="000000"/>
        </w:rPr>
        <w:t>MeshMonk</w:t>
      </w:r>
      <w:proofErr w:type="spellEnd"/>
      <w:r w:rsidR="00175E24">
        <w:rPr>
          <w:color w:val="000000"/>
        </w:rPr>
        <w:t xml:space="preserve"> is a free, open-source implementation of a modular surface registration framework developed in a partnership between</w:t>
      </w:r>
      <w:r w:rsidR="001D37CF">
        <w:rPr>
          <w:color w:val="000000"/>
        </w:rPr>
        <w:t xml:space="preserve"> researchers at The Pennsylvania State University (PSU),</w:t>
      </w:r>
      <w:r w:rsidR="00175E24">
        <w:rPr>
          <w:color w:val="000000"/>
        </w:rPr>
        <w:t xml:space="preserve"> the Medical Imaging Research Center (MIRC) at KU Leuven</w:t>
      </w:r>
      <w:r w:rsidR="001D37CF">
        <w:rPr>
          <w:color w:val="000000"/>
        </w:rPr>
        <w:t>,</w:t>
      </w:r>
      <w:r w:rsidR="00175E24">
        <w:rPr>
          <w:color w:val="000000"/>
        </w:rPr>
        <w:t xml:space="preserve"> and </w:t>
      </w:r>
      <w:proofErr w:type="spellStart"/>
      <w:r w:rsidR="00175E24">
        <w:rPr>
          <w:color w:val="000000"/>
        </w:rPr>
        <w:t>WebMonks</w:t>
      </w:r>
      <w:proofErr w:type="spellEnd"/>
      <w:r w:rsidR="00175E24">
        <w:rPr>
          <w:color w:val="000000"/>
        </w:rPr>
        <w:t xml:space="preserve"> (REF to </w:t>
      </w:r>
      <w:hyperlink r:id="rId11" w:history="1">
        <w:r w:rsidR="00175E24">
          <w:rPr>
            <w:rStyle w:val="Hyperlink"/>
            <w:color w:val="1155CC"/>
          </w:rPr>
          <w:t>www.webmonks.vision</w:t>
        </w:r>
      </w:hyperlink>
      <w:r w:rsidR="00175E24">
        <w:rPr>
          <w:color w:val="000000"/>
        </w:rPr>
        <w:t xml:space="preserve">), with </w:t>
      </w:r>
      <w:r w:rsidR="001D37CF">
        <w:rPr>
          <w:color w:val="000000"/>
        </w:rPr>
        <w:t>PSU and</w:t>
      </w:r>
      <w:r w:rsidR="00175E24">
        <w:rPr>
          <w:color w:val="000000"/>
        </w:rPr>
        <w:t xml:space="preserve"> MIRC delivering the research and IP behind the methods and algorithms and </w:t>
      </w:r>
      <w:proofErr w:type="spellStart"/>
      <w:r w:rsidR="00175E24">
        <w:rPr>
          <w:color w:val="000000"/>
        </w:rPr>
        <w:t>WebMonks</w:t>
      </w:r>
      <w:proofErr w:type="spellEnd"/>
      <w:r w:rsidR="00175E24">
        <w:rPr>
          <w:color w:val="000000"/>
        </w:rPr>
        <w:t xml:space="preserve"> being the implementation partner. </w:t>
      </w:r>
    </w:p>
    <w:p w14:paraId="77A03E73" w14:textId="7E082CB3" w:rsidR="00175E24" w:rsidRPr="00230805" w:rsidRDefault="00175E24" w:rsidP="00230805">
      <w:r>
        <w:rPr>
          <w:color w:val="000000"/>
        </w:rPr>
        <w:t>The C++ library takes a multi-scale, iterative ICP-based approach</w:t>
      </w:r>
      <w:r w:rsidR="00230805">
        <w:rPr>
          <w:color w:val="000000"/>
        </w:rPr>
        <w:t xml:space="preserve"> (</w:t>
      </w:r>
      <w:proofErr w:type="spellStart"/>
      <w:r w:rsidR="00230805">
        <w:rPr>
          <w:color w:val="000000"/>
        </w:rPr>
        <w:t>Besl</w:t>
      </w:r>
      <w:proofErr w:type="spellEnd"/>
      <w:r w:rsidR="00230805">
        <w:rPr>
          <w:color w:val="000000"/>
        </w:rPr>
        <w:t xml:space="preserve"> &amp; McKay, 1992)</w:t>
      </w:r>
      <w:r>
        <w:rPr>
          <w:color w:val="000000"/>
        </w:rPr>
        <w:t xml:space="preserve">. Characteristic to its registration process are (1) a bi-directional, weighted K-Nearest </w:t>
      </w:r>
      <w:r w:rsidR="00E6301F">
        <w:rPr>
          <w:color w:val="000000"/>
        </w:rPr>
        <w:t>Neighbor</w:t>
      </w:r>
      <w:r>
        <w:rPr>
          <w:color w:val="000000"/>
        </w:rPr>
        <w:t xml:space="preserve"> point matching algorithm, (2) an outlier classification step and (3) a </w:t>
      </w:r>
      <w:proofErr w:type="spellStart"/>
      <w:r>
        <w:rPr>
          <w:color w:val="000000"/>
        </w:rPr>
        <w:t>Visco</w:t>
      </w:r>
      <w:proofErr w:type="spellEnd"/>
      <w:r>
        <w:rPr>
          <w:color w:val="000000"/>
        </w:rPr>
        <w:t xml:space="preserve">-Elastic transformation </w:t>
      </w:r>
      <w:commentRangeStart w:id="201"/>
      <w:r>
        <w:rPr>
          <w:color w:val="000000"/>
        </w:rPr>
        <w:t>model</w:t>
      </w:r>
      <w:commentRangeEnd w:id="201"/>
      <w:r w:rsidR="00230805">
        <w:rPr>
          <w:rStyle w:val="CommentReference"/>
        </w:rPr>
        <w:commentReference w:id="201"/>
      </w:r>
      <w:r>
        <w:rPr>
          <w:color w:val="000000"/>
        </w:rPr>
        <w:t xml:space="preserve">. With the library come wrappers to </w:t>
      </w:r>
      <w:commentRangeStart w:id="202"/>
      <w:proofErr w:type="spellStart"/>
      <w:r>
        <w:rPr>
          <w:color w:val="000000"/>
        </w:rPr>
        <w:t>mex</w:t>
      </w:r>
      <w:proofErr w:type="spellEnd"/>
      <w:r>
        <w:rPr>
          <w:color w:val="000000"/>
        </w:rPr>
        <w:t xml:space="preserve"> </w:t>
      </w:r>
      <w:commentRangeEnd w:id="202"/>
      <w:r w:rsidR="00230805">
        <w:rPr>
          <w:rStyle w:val="CommentReference"/>
        </w:rPr>
        <w:commentReference w:id="202"/>
      </w:r>
      <w:r>
        <w:rPr>
          <w:color w:val="000000"/>
        </w:rPr>
        <w:t xml:space="preserve">the library’s functions so that they can be used in </w:t>
      </w:r>
      <w:proofErr w:type="spellStart"/>
      <w:r>
        <w:rPr>
          <w:color w:val="000000"/>
        </w:rPr>
        <w:t>Mat</w:t>
      </w:r>
      <w:r w:rsidR="00E6301F">
        <w:rPr>
          <w:color w:val="000000"/>
        </w:rPr>
        <w:t>l</w:t>
      </w:r>
      <w:r>
        <w:rPr>
          <w:color w:val="000000"/>
        </w:rPr>
        <w:t>ab</w:t>
      </w:r>
      <w:proofErr w:type="spellEnd"/>
      <w:r>
        <w:rPr>
          <w:color w:val="000000"/>
        </w:rPr>
        <w:t>.</w:t>
      </w:r>
      <w:r w:rsidR="00AC6612" w:rsidRPr="00AC6612">
        <w:t xml:space="preserve"> </w:t>
      </w:r>
    </w:p>
    <w:p w14:paraId="01D6048F" w14:textId="77777777" w:rsidR="00DE23E8" w:rsidRDefault="008F4E4F" w:rsidP="00AC0270">
      <w:pPr>
        <w:pStyle w:val="Heading1"/>
      </w:pPr>
      <w:r>
        <w:t>Materials and Methods</w:t>
      </w:r>
    </w:p>
    <w:p w14:paraId="30C3C460" w14:textId="66C48C57" w:rsidR="00D25C57" w:rsidRDefault="00D25C57" w:rsidP="001D37CF">
      <w:pPr>
        <w:pStyle w:val="Heading2"/>
      </w:pPr>
      <w:r>
        <w:t>Explanation of process</w:t>
      </w:r>
      <w:r w:rsidR="00661E1C">
        <w:t xml:space="preserve"> (Alejandra</w:t>
      </w:r>
      <w:r w:rsidR="00F62965">
        <w:t>?</w:t>
      </w:r>
      <w:r w:rsidR="00661E1C">
        <w:t>)</w:t>
      </w:r>
    </w:p>
    <w:p w14:paraId="61516BEB" w14:textId="3D8FD209" w:rsidR="00D25C57" w:rsidRDefault="00D25C57" w:rsidP="001D37CF">
      <w:pPr>
        <w:pStyle w:val="Heading2"/>
      </w:pPr>
      <w:r>
        <w:t>Parameters and tuning</w:t>
      </w:r>
      <w:r w:rsidR="00661E1C">
        <w:t xml:space="preserve"> (Alejandra</w:t>
      </w:r>
      <w:r w:rsidR="00F62965">
        <w:t>?</w:t>
      </w:r>
      <w:r w:rsidR="00661E1C">
        <w:t>)</w:t>
      </w:r>
    </w:p>
    <w:p w14:paraId="0BA5F66F" w14:textId="77777777" w:rsidR="00D25C57" w:rsidRDefault="00D25C57" w:rsidP="00D25C57">
      <w:pPr>
        <w:pStyle w:val="Heading2"/>
      </w:pPr>
      <w:r>
        <w:t>Validation</w:t>
      </w:r>
    </w:p>
    <w:p w14:paraId="78EBAE8D" w14:textId="0E34DFBE" w:rsidR="00424774" w:rsidRDefault="005E5405" w:rsidP="005E5405">
      <w:pPr>
        <w:pStyle w:val="Heading3"/>
      </w:pPr>
      <w:r>
        <w:t>Sample and data curation</w:t>
      </w:r>
      <w:r w:rsidR="008F6A0D">
        <w:t xml:space="preserve"> (Give supplementary figure of three different facial cameras)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w:t>
      </w:r>
      <w:r w:rsidR="004555F5">
        <w:lastRenderedPageBreak/>
        <w:t xml:space="preserve">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3E8D1417"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2)</w:t>
      </w:r>
      <w:r>
        <w:t>, age</w:t>
      </w:r>
      <w:r w:rsidR="00596B47">
        <w:t xml:space="preserve"> (</w:t>
      </w:r>
      <w:r w:rsidR="00693E08">
        <w:t xml:space="preserve">range: </w:t>
      </w:r>
      <w:r w:rsidR="00596B47">
        <w:t xml:space="preserve">18-79, </w:t>
      </w:r>
      <m:oMath>
        <m:acc>
          <m:accPr>
            <m:chr m:val="̅"/>
            <m:ctrlPr>
              <w:rPr>
                <w:rFonts w:ascii="Cambria Math" w:hAnsi="Cambria Math"/>
                <w:i/>
              </w:rPr>
            </m:ctrlPr>
          </m:accPr>
          <m:e>
            <m:r>
              <w:rPr>
                <w:rFonts w:ascii="Cambria Math" w:hAnsi="Cambria Math"/>
              </w:rPr>
              <m:t>x</m:t>
            </m:r>
          </m:e>
        </m:acc>
      </m:oMath>
      <w:r w:rsidR="00596B47">
        <w:t>=32.7)</w:t>
      </w:r>
      <w:r>
        <w:t>, height</w:t>
      </w:r>
      <w:r w:rsidR="00841525">
        <w:t xml:space="preserve"> (</w:t>
      </w:r>
      <w:r w:rsidR="00693E08">
        <w:t xml:space="preserve">range: </w:t>
      </w:r>
      <w:r w:rsidR="00504C1F">
        <w:t xml:space="preserve">149.86-184.00 cm, </w:t>
      </w:r>
      <m:oMath>
        <m:acc>
          <m:accPr>
            <m:chr m:val="̅"/>
            <m:ctrlPr>
              <w:rPr>
                <w:rFonts w:ascii="Cambria Math" w:hAnsi="Cambria Math"/>
                <w:i/>
              </w:rPr>
            </m:ctrlPr>
          </m:accPr>
          <m:e>
            <m:r>
              <w:rPr>
                <w:rFonts w:ascii="Cambria Math" w:hAnsi="Cambria Math"/>
              </w:rPr>
              <m:t>x</m:t>
            </m:r>
          </m:e>
        </m:acc>
      </m:oMath>
      <w:r w:rsidR="00504C1F">
        <w:t>=167.13 cm)</w:t>
      </w:r>
      <w:r>
        <w:t>, weight</w:t>
      </w:r>
      <w:r w:rsidR="00504C1F">
        <w:t xml:space="preserve"> (</w:t>
      </w:r>
      <w:r w:rsidR="00693E08">
        <w:t xml:space="preserve">range: </w:t>
      </w:r>
      <w:r w:rsidR="00504C1F">
        <w:t xml:space="preserve">43.00-103.80 kg, </w:t>
      </w:r>
      <w:commentRangeStart w:id="203"/>
      <m:oMath>
        <m:acc>
          <m:accPr>
            <m:chr m:val="̅"/>
            <m:ctrlPr>
              <w:rPr>
                <w:rFonts w:ascii="Cambria Math" w:hAnsi="Cambria Math"/>
                <w:i/>
              </w:rPr>
            </m:ctrlPr>
          </m:accPr>
          <m:e>
            <m:r>
              <w:rPr>
                <w:rFonts w:ascii="Cambria Math" w:hAnsi="Cambria Math"/>
              </w:rPr>
              <m:t>x</m:t>
            </m:r>
          </m:e>
        </m:acc>
      </m:oMath>
      <w:r w:rsidR="00504C1F">
        <w:t>=</w:t>
      </w:r>
      <w:commentRangeEnd w:id="203"/>
      <w:r w:rsidR="00A22090">
        <w:rPr>
          <w:rStyle w:val="CommentReference"/>
        </w:rPr>
        <w:commentReference w:id="203"/>
      </w:r>
      <w:r w:rsidR="00504C1F">
        <w:t>67.62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6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50"/>
        <w:gridCol w:w="770"/>
        <w:gridCol w:w="1070"/>
        <w:gridCol w:w="6287"/>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6AB17ED7"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Ab</w:t>
            </w:r>
            <w:r w:rsidR="00693E08">
              <w:rPr>
                <w:i w:val="0"/>
              </w:rPr>
              <w:t>br</w:t>
            </w:r>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w:t>
            </w:r>
            <w:proofErr w:type="spellStart"/>
            <w:r>
              <w:t>superius</w:t>
            </w:r>
            <w:proofErr w:type="spellEnd"/>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commentRangeStart w:id="204"/>
      <w:r>
        <w:t>Automatic placement of validation landmarks</w:t>
      </w:r>
      <w:r w:rsidR="00690070">
        <w:t xml:space="preserve"> (Need some sort of image flow chart for this)</w:t>
      </w:r>
      <w:commentRangeEnd w:id="204"/>
      <w:r w:rsidR="00060880">
        <w:rPr>
          <w:rStyle w:val="CommentReference"/>
          <w:rFonts w:eastAsiaTheme="minorHAnsi" w:cstheme="minorBidi"/>
          <w:b w:val="0"/>
        </w:rPr>
        <w:commentReference w:id="204"/>
      </w:r>
    </w:p>
    <w:p w14:paraId="1F5D7A43" w14:textId="27251B5A"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commentRangeStart w:id="205"/>
      <w:r w:rsidR="00FE4FE5">
        <w:t>project</w:t>
      </w:r>
      <w:r w:rsidR="00693E08">
        <w:t xml:space="preserve"> </w:t>
      </w:r>
      <w:commentRangeEnd w:id="205"/>
      <w:r w:rsidR="002C7E39">
        <w:rPr>
          <w:rStyle w:val="CommentReference"/>
        </w:rPr>
        <w:commentReference w:id="205"/>
      </w:r>
      <w:r w:rsidR="00693E08">
        <w:t>the landmarks</w:t>
      </w:r>
      <w:r w:rsidR="00FE4FE5">
        <w:t xml:space="preserve"> back on to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w:t>
      </w:r>
      <w:commentRangeStart w:id="207"/>
      <w:commentRangeStart w:id="208"/>
      <w:r w:rsidR="00D2240D">
        <w:t>aligned</w:t>
      </w:r>
      <w:commentRangeEnd w:id="207"/>
      <w:r w:rsidR="002C7E39">
        <w:rPr>
          <w:rStyle w:val="CommentReference"/>
        </w:rPr>
        <w:commentReference w:id="207"/>
      </w:r>
      <w:r w:rsidR="00D2240D">
        <w:t xml:space="preserve"> to the anthropometric mask</w:t>
      </w:r>
      <w:r w:rsidR="0041462F">
        <w:t xml:space="preserve"> using barycentric coordinates </w:t>
      </w:r>
      <w:commentRangeEnd w:id="208"/>
      <w:r w:rsidR="002C7E39">
        <w:rPr>
          <w:rStyle w:val="CommentReference"/>
        </w:rPr>
        <w:commentReference w:id="208"/>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xml:space="preserve">, giving a set of 41 total landmark placements on the anthropometric mask, which were then converted to cartesian coordinates. One by one, each face was left out while averaging the other 40 landmark placements to “train” the automatic landmarks. This average was then </w:t>
      </w:r>
      <w:commentRangeStart w:id="209"/>
      <w:r w:rsidR="0041462F">
        <w:t>projected</w:t>
      </w:r>
      <w:commentRangeEnd w:id="209"/>
      <w:r w:rsidR="00060880">
        <w:rPr>
          <w:rStyle w:val="CommentReference"/>
        </w:rPr>
        <w:commentReference w:id="209"/>
      </w:r>
      <w:r w:rsidR="0041462F">
        <w:t xml:space="preserve">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5EC8C885" w:rsidR="00690070" w:rsidRPr="00FE4FE5" w:rsidRDefault="005C1319" w:rsidP="001B1336">
      <w:r>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p>
    <w:p w14:paraId="36F8E79B" w14:textId="448290AE" w:rsidR="00D43DCB" w:rsidRDefault="00926217" w:rsidP="00D43DCB">
      <w:pPr>
        <w:pStyle w:val="Heading3"/>
      </w:pPr>
      <w:r>
        <w:t>Statistical analysis</w:t>
      </w:r>
    </w:p>
    <w:p w14:paraId="2FA26AC8" w14:textId="6E6BED5D" w:rsidR="00926217" w:rsidRDefault="0093338E" w:rsidP="00926217">
      <w:pPr>
        <w:pStyle w:val="Heading4"/>
      </w:pPr>
      <w:r>
        <w:t>Intra- and inter-observer error of manual landmarks</w:t>
      </w:r>
    </w:p>
    <w:p w14:paraId="2D04BA95" w14:textId="3E419AFC" w:rsidR="00A36610" w:rsidRDefault="00CD6949" w:rsidP="00CD6949">
      <w:r>
        <w:t xml:space="preserve">We calculated the intra-observer error as </w:t>
      </w:r>
      <w:r w:rsidR="00926217">
        <w:t xml:space="preserve">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rsidR="00926217">
        <w:t xml:space="preserve">each </w:t>
      </w:r>
      <w:r w:rsidR="0093338E">
        <w:t>observer</w:t>
      </w:r>
      <w:r w:rsidR="00926217">
        <w:t xml:space="preserve">’s landmarking </w:t>
      </w:r>
      <w:r w:rsidR="00A67415">
        <w:t>indications</w:t>
      </w:r>
      <w:r w:rsidR="00926217">
        <w:t>.</w:t>
      </w:r>
      <w:r w:rsidR="00BB1E70">
        <w:t xml:space="preserve"> </w:t>
      </w:r>
      <w:r w:rsidR="00FD60BC">
        <w:t>E</w:t>
      </w:r>
      <w:r w:rsidR="00A36610">
        <w:t xml:space="preserve">ach observer’s landmarking </w:t>
      </w:r>
      <w:r w:rsidR="00A67415">
        <w:t>indications were averaged together, per landmark and per face, to produce the average landmark position for that observer</w:t>
      </w:r>
      <w:r w:rsidR="00A36610">
        <w:t xml:space="preserve">. The </w:t>
      </w:r>
      <w:r w:rsidR="00FD60BC">
        <w:t>root mean squared error</w:t>
      </w:r>
      <w:r w:rsidR="007D3AAE">
        <w:t xml:space="preserve"> between </w:t>
      </w:r>
      <w:r w:rsidR="00A36610">
        <w:t>the x, y, and z coordinates</w:t>
      </w:r>
      <w:r w:rsidR="007D3AAE">
        <w:t xml:space="preserve"> of each observer was calculated </w:t>
      </w:r>
      <w:r w:rsidR="00FD60BC">
        <w:t>for</w:t>
      </w:r>
      <w:r w:rsidR="007D3AAE">
        <w:t xml:space="preserve"> the inter-observer error</w:t>
      </w:r>
      <w:r w:rsidR="00A36610">
        <w:t xml:space="preserve">. Measures are averaged across dimensions and images (Table X) as well as averaged only across images (SI Table X). </w:t>
      </w:r>
    </w:p>
    <w:p w14:paraId="32F45BE6" w14:textId="55958520" w:rsidR="00137EC0" w:rsidRDefault="00926217" w:rsidP="00137EC0">
      <w:r>
        <w:rPr>
          <w:b/>
        </w:rPr>
        <w:t>Table X.</w:t>
      </w:r>
      <w:bookmarkStart w:id="210" w:name="_Hlk515122221"/>
      <w:r w:rsidR="0093338E">
        <w:rPr>
          <w:b/>
        </w:rPr>
        <w:t xml:space="preserve"> Intra- and inter-observer error of manual landmarks. </w:t>
      </w:r>
      <w:bookmarkEnd w:id="210"/>
      <w:r w:rsidR="007D3AAE">
        <w:t xml:space="preserve">Standard deviation between observer AZ’s three landmark iterations and observer JW’s three landmark iterations (intra-observer error) as well as inter-observer error, or the </w:t>
      </w:r>
      <w:r w:rsidR="00FD60BC">
        <w:t xml:space="preserve">root mean squared error </w:t>
      </w:r>
      <w:r w:rsidR="007D3AAE">
        <w:t xml:space="preserve">between the average of AZ’s three landmark iterations and the average of JW’s three landmark iterations. Values have been averaged across each face as well as x, y, and z axes to give an estimate of the error per landmark.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77"/>
        <w:gridCol w:w="1464"/>
        <w:gridCol w:w="1490"/>
        <w:gridCol w:w="1617"/>
      </w:tblGrid>
      <w:tr w:rsidR="00FD60BC" w:rsidRPr="00270D5E" w14:paraId="3476B2DE" w14:textId="77777777" w:rsidTr="00FD60BC">
        <w:trPr>
          <w:trHeight w:val="310"/>
        </w:trPr>
        <w:tc>
          <w:tcPr>
            <w:tcW w:w="0" w:type="auto"/>
            <w:vMerge w:val="restart"/>
            <w:tcBorders>
              <w:right w:val="single" w:sz="4" w:space="0" w:color="auto"/>
            </w:tcBorders>
            <w:noWrap/>
            <w:vAlign w:val="center"/>
          </w:tcPr>
          <w:p w14:paraId="30AC6DAB" w14:textId="7E790B5B" w:rsidR="00FD60BC" w:rsidRPr="0093338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2"/>
            <w:tcBorders>
              <w:left w:val="single" w:sz="4" w:space="0" w:color="auto"/>
            </w:tcBorders>
            <w:noWrap/>
            <w:vAlign w:val="center"/>
          </w:tcPr>
          <w:p w14:paraId="5AACE353" w14:textId="0114F7AD" w:rsidR="00FD60BC" w:rsidRPr="0093338E" w:rsidRDefault="00FD60BC" w:rsidP="00FD60BC">
            <w:pPr>
              <w:spacing w:before="0" w:after="0"/>
              <w:jc w:val="center"/>
              <w:rPr>
                <w:rFonts w:eastAsia="Times New Roman" w:cs="Times New Roman"/>
                <w:i/>
                <w:color w:val="000000"/>
                <w:szCs w:val="24"/>
              </w:rPr>
            </w:pPr>
            <w:r>
              <w:rPr>
                <w:rFonts w:eastAsia="Times New Roman" w:cs="Times New Roman"/>
                <w:i/>
                <w:color w:val="000000"/>
                <w:szCs w:val="24"/>
              </w:rPr>
              <w:t>Standard deviation</w:t>
            </w:r>
            <w:r w:rsidRPr="0093338E">
              <w:rPr>
                <w:rFonts w:eastAsia="Times New Roman" w:cs="Times New Roman"/>
                <w:i/>
                <w:color w:val="000000"/>
                <w:szCs w:val="24"/>
              </w:rPr>
              <w:t xml:space="preserve"> (mm)</w:t>
            </w:r>
          </w:p>
        </w:tc>
        <w:tc>
          <w:tcPr>
            <w:tcW w:w="0" w:type="auto"/>
            <w:tcBorders>
              <w:left w:val="single" w:sz="4" w:space="0" w:color="auto"/>
            </w:tcBorders>
            <w:vAlign w:val="center"/>
          </w:tcPr>
          <w:p w14:paraId="5B826557" w14:textId="5C522420" w:rsidR="00FD60BC" w:rsidRPr="0093338E" w:rsidRDefault="00FD60BC" w:rsidP="00FD60BC">
            <w:pPr>
              <w:spacing w:before="0" w:after="0"/>
              <w:jc w:val="center"/>
              <w:rPr>
                <w:rFonts w:eastAsia="Times New Roman" w:cs="Times New Roman"/>
                <w:i/>
                <w:color w:val="000000"/>
                <w:szCs w:val="24"/>
              </w:rPr>
            </w:pPr>
            <w:r>
              <w:rPr>
                <w:rFonts w:eastAsia="Times New Roman" w:cs="Times New Roman"/>
                <w:i/>
                <w:color w:val="000000"/>
                <w:szCs w:val="24"/>
              </w:rPr>
              <w:t>RMSE (mm)</w:t>
            </w:r>
          </w:p>
        </w:tc>
      </w:tr>
      <w:tr w:rsidR="0093338E" w:rsidRPr="00270D5E" w14:paraId="13A389C1" w14:textId="77777777" w:rsidTr="00FD60BC">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FD60BC">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right w:val="single" w:sz="4" w:space="0" w:color="auto"/>
            </w:tcBorders>
            <w:noWrap/>
            <w:vAlign w:val="center"/>
            <w:hideMark/>
          </w:tcPr>
          <w:p w14:paraId="47B2CB16" w14:textId="77777777"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left w:val="single" w:sz="4" w:space="0" w:color="auto"/>
              <w:bottom w:val="single" w:sz="4" w:space="0" w:color="auto"/>
            </w:tcBorders>
            <w:noWrap/>
            <w:vAlign w:val="center"/>
            <w:hideMark/>
          </w:tcPr>
          <w:p w14:paraId="3125D685" w14:textId="0A0283CF"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FD60BC" w:rsidRPr="00270D5E" w14:paraId="0CA1138C" w14:textId="77777777" w:rsidTr="00FD60BC">
        <w:trPr>
          <w:trHeight w:val="310"/>
        </w:trPr>
        <w:tc>
          <w:tcPr>
            <w:tcW w:w="0" w:type="auto"/>
            <w:tcBorders>
              <w:top w:val="single" w:sz="4" w:space="0" w:color="auto"/>
              <w:right w:val="single" w:sz="4" w:space="0" w:color="auto"/>
            </w:tcBorders>
            <w:noWrap/>
            <w:vAlign w:val="center"/>
            <w:hideMark/>
          </w:tcPr>
          <w:p w14:paraId="03E87800"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noWrap/>
            <w:vAlign w:val="center"/>
            <w:hideMark/>
          </w:tcPr>
          <w:p w14:paraId="08504509"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right w:val="single" w:sz="4" w:space="0" w:color="auto"/>
            </w:tcBorders>
            <w:noWrap/>
            <w:vAlign w:val="center"/>
            <w:hideMark/>
          </w:tcPr>
          <w:p w14:paraId="0A75241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left w:val="single" w:sz="4" w:space="0" w:color="auto"/>
            </w:tcBorders>
            <w:noWrap/>
            <w:vAlign w:val="center"/>
            <w:hideMark/>
          </w:tcPr>
          <w:p w14:paraId="4AF74F11" w14:textId="4DB7EF52" w:rsidR="00FD60BC" w:rsidRPr="00392264" w:rsidRDefault="00FD60BC" w:rsidP="00FD60BC">
            <w:pPr>
              <w:spacing w:before="0" w:after="0"/>
              <w:jc w:val="center"/>
              <w:rPr>
                <w:rFonts w:eastAsia="Times New Roman" w:cs="Times New Roman"/>
                <w:color w:val="000000"/>
                <w:szCs w:val="24"/>
              </w:rPr>
            </w:pPr>
            <w:r w:rsidRPr="004954C4">
              <w:t>0.4337</w:t>
            </w:r>
          </w:p>
        </w:tc>
      </w:tr>
      <w:tr w:rsidR="00FD60BC" w:rsidRPr="00270D5E" w14:paraId="3C70D969" w14:textId="77777777" w:rsidTr="00FD60BC">
        <w:trPr>
          <w:trHeight w:val="310"/>
        </w:trPr>
        <w:tc>
          <w:tcPr>
            <w:tcW w:w="0" w:type="auto"/>
            <w:tcBorders>
              <w:right w:val="single" w:sz="4" w:space="0" w:color="auto"/>
            </w:tcBorders>
            <w:noWrap/>
            <w:vAlign w:val="center"/>
            <w:hideMark/>
          </w:tcPr>
          <w:p w14:paraId="1A77A992"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tcBorders>
              <w:right w:val="single" w:sz="4" w:space="0" w:color="auto"/>
            </w:tcBorders>
            <w:noWrap/>
            <w:vAlign w:val="center"/>
            <w:hideMark/>
          </w:tcPr>
          <w:p w14:paraId="4E66F9E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tcBorders>
              <w:left w:val="single" w:sz="4" w:space="0" w:color="auto"/>
            </w:tcBorders>
            <w:noWrap/>
            <w:vAlign w:val="center"/>
            <w:hideMark/>
          </w:tcPr>
          <w:p w14:paraId="5F8CED1A" w14:textId="5053704A" w:rsidR="00FD60BC" w:rsidRPr="00392264" w:rsidRDefault="00FD60BC" w:rsidP="00FD60BC">
            <w:pPr>
              <w:spacing w:before="0" w:after="0"/>
              <w:jc w:val="center"/>
              <w:rPr>
                <w:rFonts w:eastAsia="Times New Roman" w:cs="Times New Roman"/>
                <w:color w:val="000000"/>
                <w:szCs w:val="24"/>
              </w:rPr>
            </w:pPr>
            <w:r w:rsidRPr="004954C4">
              <w:t>0.4648</w:t>
            </w:r>
          </w:p>
        </w:tc>
      </w:tr>
      <w:tr w:rsidR="00FD60BC" w:rsidRPr="00270D5E" w14:paraId="7945B82E" w14:textId="77777777" w:rsidTr="00FD60BC">
        <w:trPr>
          <w:trHeight w:val="310"/>
        </w:trPr>
        <w:tc>
          <w:tcPr>
            <w:tcW w:w="0" w:type="auto"/>
            <w:tcBorders>
              <w:right w:val="single" w:sz="4" w:space="0" w:color="auto"/>
            </w:tcBorders>
            <w:noWrap/>
            <w:vAlign w:val="center"/>
            <w:hideMark/>
          </w:tcPr>
          <w:p w14:paraId="50515840"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tcBorders>
              <w:right w:val="single" w:sz="4" w:space="0" w:color="auto"/>
            </w:tcBorders>
            <w:noWrap/>
            <w:vAlign w:val="center"/>
            <w:hideMark/>
          </w:tcPr>
          <w:p w14:paraId="0EFE301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tcBorders>
              <w:left w:val="single" w:sz="4" w:space="0" w:color="auto"/>
            </w:tcBorders>
            <w:noWrap/>
            <w:vAlign w:val="center"/>
            <w:hideMark/>
          </w:tcPr>
          <w:p w14:paraId="4886DFD5" w14:textId="3C3A848B" w:rsidR="00FD60BC" w:rsidRPr="00392264" w:rsidRDefault="00FD60BC" w:rsidP="00FD60BC">
            <w:pPr>
              <w:spacing w:before="0" w:after="0"/>
              <w:jc w:val="center"/>
              <w:rPr>
                <w:rFonts w:eastAsia="Times New Roman" w:cs="Times New Roman"/>
                <w:color w:val="000000"/>
                <w:szCs w:val="24"/>
              </w:rPr>
            </w:pPr>
            <w:r w:rsidRPr="004954C4">
              <w:t>0.5914</w:t>
            </w:r>
          </w:p>
        </w:tc>
      </w:tr>
      <w:tr w:rsidR="00FD60BC" w:rsidRPr="00270D5E" w14:paraId="2E05FB2B" w14:textId="77777777" w:rsidTr="00FD60BC">
        <w:trPr>
          <w:trHeight w:val="310"/>
        </w:trPr>
        <w:tc>
          <w:tcPr>
            <w:tcW w:w="0" w:type="auto"/>
            <w:tcBorders>
              <w:right w:val="single" w:sz="4" w:space="0" w:color="auto"/>
            </w:tcBorders>
            <w:noWrap/>
            <w:vAlign w:val="center"/>
            <w:hideMark/>
          </w:tcPr>
          <w:p w14:paraId="02B7B9B2"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tcBorders>
              <w:right w:val="single" w:sz="4" w:space="0" w:color="auto"/>
            </w:tcBorders>
            <w:noWrap/>
            <w:vAlign w:val="center"/>
            <w:hideMark/>
          </w:tcPr>
          <w:p w14:paraId="1D52D94F"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tcBorders>
              <w:left w:val="single" w:sz="4" w:space="0" w:color="auto"/>
            </w:tcBorders>
            <w:noWrap/>
            <w:vAlign w:val="center"/>
            <w:hideMark/>
          </w:tcPr>
          <w:p w14:paraId="0E675A75" w14:textId="6DFA4126" w:rsidR="00FD60BC" w:rsidRPr="00392264" w:rsidRDefault="00FD60BC" w:rsidP="00FD60BC">
            <w:pPr>
              <w:spacing w:before="0" w:after="0"/>
              <w:jc w:val="center"/>
              <w:rPr>
                <w:rFonts w:eastAsia="Times New Roman" w:cs="Times New Roman"/>
                <w:color w:val="000000"/>
                <w:szCs w:val="24"/>
              </w:rPr>
            </w:pPr>
            <w:r w:rsidRPr="004954C4">
              <w:t>0.4220</w:t>
            </w:r>
          </w:p>
        </w:tc>
      </w:tr>
      <w:tr w:rsidR="00FD60BC" w:rsidRPr="00270D5E" w14:paraId="158599EA" w14:textId="77777777" w:rsidTr="00FD60BC">
        <w:trPr>
          <w:trHeight w:val="310"/>
        </w:trPr>
        <w:tc>
          <w:tcPr>
            <w:tcW w:w="0" w:type="auto"/>
            <w:tcBorders>
              <w:right w:val="single" w:sz="4" w:space="0" w:color="auto"/>
            </w:tcBorders>
            <w:noWrap/>
            <w:vAlign w:val="center"/>
            <w:hideMark/>
          </w:tcPr>
          <w:p w14:paraId="36817118"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tcBorders>
              <w:right w:val="single" w:sz="4" w:space="0" w:color="auto"/>
            </w:tcBorders>
            <w:noWrap/>
            <w:vAlign w:val="center"/>
            <w:hideMark/>
          </w:tcPr>
          <w:p w14:paraId="0C8F1D31"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tcBorders>
              <w:left w:val="single" w:sz="4" w:space="0" w:color="auto"/>
            </w:tcBorders>
            <w:noWrap/>
            <w:vAlign w:val="center"/>
            <w:hideMark/>
          </w:tcPr>
          <w:p w14:paraId="695FA68F" w14:textId="4CC46AB0" w:rsidR="00FD60BC" w:rsidRPr="00392264" w:rsidRDefault="00FD60BC" w:rsidP="00FD60BC">
            <w:pPr>
              <w:spacing w:before="0" w:after="0"/>
              <w:jc w:val="center"/>
              <w:rPr>
                <w:rFonts w:eastAsia="Times New Roman" w:cs="Times New Roman"/>
                <w:color w:val="000000"/>
                <w:szCs w:val="24"/>
              </w:rPr>
            </w:pPr>
            <w:r w:rsidRPr="004954C4">
              <w:t>0.5488</w:t>
            </w:r>
          </w:p>
        </w:tc>
      </w:tr>
      <w:tr w:rsidR="00FD60BC" w:rsidRPr="00270D5E" w14:paraId="0B4C58DF" w14:textId="77777777" w:rsidTr="00FD60BC">
        <w:trPr>
          <w:trHeight w:val="310"/>
        </w:trPr>
        <w:tc>
          <w:tcPr>
            <w:tcW w:w="0" w:type="auto"/>
            <w:tcBorders>
              <w:right w:val="single" w:sz="4" w:space="0" w:color="auto"/>
            </w:tcBorders>
            <w:noWrap/>
            <w:vAlign w:val="center"/>
            <w:hideMark/>
          </w:tcPr>
          <w:p w14:paraId="416E50F1"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tcBorders>
              <w:right w:val="single" w:sz="4" w:space="0" w:color="auto"/>
            </w:tcBorders>
            <w:noWrap/>
            <w:vAlign w:val="center"/>
            <w:hideMark/>
          </w:tcPr>
          <w:p w14:paraId="41B233B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tcBorders>
              <w:left w:val="single" w:sz="4" w:space="0" w:color="auto"/>
            </w:tcBorders>
            <w:noWrap/>
            <w:vAlign w:val="center"/>
            <w:hideMark/>
          </w:tcPr>
          <w:p w14:paraId="6C7623E7" w14:textId="2CA98CD1" w:rsidR="00FD60BC" w:rsidRPr="00392264" w:rsidRDefault="00FD60BC" w:rsidP="00FD60BC">
            <w:pPr>
              <w:spacing w:before="0" w:after="0"/>
              <w:jc w:val="center"/>
              <w:rPr>
                <w:rFonts w:eastAsia="Times New Roman" w:cs="Times New Roman"/>
                <w:color w:val="000000"/>
                <w:szCs w:val="24"/>
              </w:rPr>
            </w:pPr>
            <w:r w:rsidRPr="004954C4">
              <w:t>0.6699</w:t>
            </w:r>
          </w:p>
        </w:tc>
      </w:tr>
      <w:tr w:rsidR="00FD60BC" w:rsidRPr="00270D5E" w14:paraId="46356F65" w14:textId="77777777" w:rsidTr="00FD60BC">
        <w:trPr>
          <w:trHeight w:val="310"/>
        </w:trPr>
        <w:tc>
          <w:tcPr>
            <w:tcW w:w="0" w:type="auto"/>
            <w:tcBorders>
              <w:right w:val="single" w:sz="4" w:space="0" w:color="auto"/>
            </w:tcBorders>
            <w:noWrap/>
            <w:vAlign w:val="center"/>
            <w:hideMark/>
          </w:tcPr>
          <w:p w14:paraId="0AFA118C"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tcBorders>
              <w:right w:val="single" w:sz="4" w:space="0" w:color="auto"/>
            </w:tcBorders>
            <w:noWrap/>
            <w:vAlign w:val="center"/>
            <w:hideMark/>
          </w:tcPr>
          <w:p w14:paraId="60E6313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tcBorders>
              <w:left w:val="single" w:sz="4" w:space="0" w:color="auto"/>
            </w:tcBorders>
            <w:noWrap/>
            <w:vAlign w:val="center"/>
            <w:hideMark/>
          </w:tcPr>
          <w:p w14:paraId="79FBA6A8" w14:textId="360ACA4E" w:rsidR="00FD60BC" w:rsidRPr="00392264" w:rsidRDefault="00FD60BC" w:rsidP="00FD60BC">
            <w:pPr>
              <w:spacing w:before="0" w:after="0"/>
              <w:jc w:val="center"/>
              <w:rPr>
                <w:rFonts w:eastAsia="Times New Roman" w:cs="Times New Roman"/>
                <w:color w:val="000000"/>
                <w:szCs w:val="24"/>
              </w:rPr>
            </w:pPr>
            <w:r w:rsidRPr="004954C4">
              <w:t>0.6168</w:t>
            </w:r>
          </w:p>
        </w:tc>
      </w:tr>
      <w:tr w:rsidR="00FD60BC" w:rsidRPr="00270D5E" w14:paraId="79AAB616" w14:textId="77777777" w:rsidTr="00FD60BC">
        <w:trPr>
          <w:trHeight w:val="310"/>
        </w:trPr>
        <w:tc>
          <w:tcPr>
            <w:tcW w:w="0" w:type="auto"/>
            <w:tcBorders>
              <w:right w:val="single" w:sz="4" w:space="0" w:color="auto"/>
            </w:tcBorders>
            <w:noWrap/>
            <w:vAlign w:val="center"/>
            <w:hideMark/>
          </w:tcPr>
          <w:p w14:paraId="0AFF52FB"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tcBorders>
              <w:right w:val="single" w:sz="4" w:space="0" w:color="auto"/>
            </w:tcBorders>
            <w:noWrap/>
            <w:vAlign w:val="center"/>
            <w:hideMark/>
          </w:tcPr>
          <w:p w14:paraId="45206DA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tcBorders>
              <w:left w:val="single" w:sz="4" w:space="0" w:color="auto"/>
            </w:tcBorders>
            <w:noWrap/>
            <w:vAlign w:val="center"/>
            <w:hideMark/>
          </w:tcPr>
          <w:p w14:paraId="081A7297" w14:textId="3084E982" w:rsidR="00FD60BC" w:rsidRPr="00392264" w:rsidRDefault="00FD60BC" w:rsidP="00FD60BC">
            <w:pPr>
              <w:spacing w:before="0" w:after="0"/>
              <w:jc w:val="center"/>
              <w:rPr>
                <w:rFonts w:eastAsia="Times New Roman" w:cs="Times New Roman"/>
                <w:color w:val="000000"/>
                <w:szCs w:val="24"/>
              </w:rPr>
            </w:pPr>
            <w:r w:rsidRPr="004954C4">
              <w:t>0.5102</w:t>
            </w:r>
          </w:p>
        </w:tc>
      </w:tr>
      <w:tr w:rsidR="00FD60BC" w:rsidRPr="00270D5E" w14:paraId="3B09D5FD" w14:textId="77777777" w:rsidTr="00FD60BC">
        <w:trPr>
          <w:trHeight w:val="310"/>
        </w:trPr>
        <w:tc>
          <w:tcPr>
            <w:tcW w:w="0" w:type="auto"/>
            <w:tcBorders>
              <w:right w:val="single" w:sz="4" w:space="0" w:color="auto"/>
            </w:tcBorders>
            <w:noWrap/>
            <w:vAlign w:val="center"/>
            <w:hideMark/>
          </w:tcPr>
          <w:p w14:paraId="251862C7"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tcBorders>
              <w:right w:val="single" w:sz="4" w:space="0" w:color="auto"/>
            </w:tcBorders>
            <w:noWrap/>
            <w:vAlign w:val="center"/>
            <w:hideMark/>
          </w:tcPr>
          <w:p w14:paraId="0C79E4F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tcBorders>
              <w:left w:val="single" w:sz="4" w:space="0" w:color="auto"/>
            </w:tcBorders>
            <w:noWrap/>
            <w:vAlign w:val="center"/>
            <w:hideMark/>
          </w:tcPr>
          <w:p w14:paraId="3B515A81" w14:textId="4ECF923F" w:rsidR="00FD60BC" w:rsidRPr="00392264" w:rsidRDefault="00FD60BC" w:rsidP="00FD60BC">
            <w:pPr>
              <w:spacing w:before="0" w:after="0"/>
              <w:jc w:val="center"/>
              <w:rPr>
                <w:rFonts w:eastAsia="Times New Roman" w:cs="Times New Roman"/>
                <w:color w:val="000000"/>
                <w:szCs w:val="24"/>
              </w:rPr>
            </w:pPr>
            <w:r w:rsidRPr="004954C4">
              <w:t>0.4166</w:t>
            </w:r>
          </w:p>
        </w:tc>
      </w:tr>
      <w:tr w:rsidR="00FD60BC" w:rsidRPr="00270D5E" w14:paraId="43BDCC07" w14:textId="77777777" w:rsidTr="00FD60BC">
        <w:trPr>
          <w:trHeight w:val="310"/>
        </w:trPr>
        <w:tc>
          <w:tcPr>
            <w:tcW w:w="0" w:type="auto"/>
            <w:tcBorders>
              <w:right w:val="single" w:sz="4" w:space="0" w:color="auto"/>
            </w:tcBorders>
            <w:noWrap/>
            <w:vAlign w:val="center"/>
            <w:hideMark/>
          </w:tcPr>
          <w:p w14:paraId="03631D8F"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tcBorders>
              <w:right w:val="single" w:sz="4" w:space="0" w:color="auto"/>
            </w:tcBorders>
            <w:noWrap/>
            <w:vAlign w:val="center"/>
            <w:hideMark/>
          </w:tcPr>
          <w:p w14:paraId="01A6722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tcBorders>
              <w:left w:val="single" w:sz="4" w:space="0" w:color="auto"/>
            </w:tcBorders>
            <w:noWrap/>
            <w:vAlign w:val="center"/>
            <w:hideMark/>
          </w:tcPr>
          <w:p w14:paraId="6974DFE2" w14:textId="523D0FFF" w:rsidR="00FD60BC" w:rsidRPr="00392264" w:rsidRDefault="00FD60BC" w:rsidP="00FD60BC">
            <w:pPr>
              <w:spacing w:before="0" w:after="0"/>
              <w:jc w:val="center"/>
              <w:rPr>
                <w:rFonts w:eastAsia="Times New Roman" w:cs="Times New Roman"/>
                <w:color w:val="000000"/>
                <w:szCs w:val="24"/>
              </w:rPr>
            </w:pPr>
            <w:r w:rsidRPr="004954C4">
              <w:t>0.4038</w:t>
            </w:r>
          </w:p>
        </w:tc>
      </w:tr>
      <w:tr w:rsidR="00FD60BC" w:rsidRPr="00270D5E" w14:paraId="1B4D5DE2" w14:textId="77777777" w:rsidTr="00FD60BC">
        <w:trPr>
          <w:trHeight w:val="310"/>
        </w:trPr>
        <w:tc>
          <w:tcPr>
            <w:tcW w:w="0" w:type="auto"/>
            <w:tcBorders>
              <w:right w:val="single" w:sz="4" w:space="0" w:color="auto"/>
            </w:tcBorders>
            <w:noWrap/>
            <w:vAlign w:val="center"/>
            <w:hideMark/>
          </w:tcPr>
          <w:p w14:paraId="6348EF33"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lastRenderedPageBreak/>
              <w:t>Glabella</w:t>
            </w:r>
          </w:p>
        </w:tc>
        <w:tc>
          <w:tcPr>
            <w:tcW w:w="0" w:type="auto"/>
            <w:tcBorders>
              <w:left w:val="single" w:sz="4" w:space="0" w:color="auto"/>
            </w:tcBorders>
            <w:noWrap/>
            <w:vAlign w:val="center"/>
            <w:hideMark/>
          </w:tcPr>
          <w:p w14:paraId="000D5C6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tcBorders>
              <w:right w:val="single" w:sz="4" w:space="0" w:color="auto"/>
            </w:tcBorders>
            <w:noWrap/>
            <w:vAlign w:val="center"/>
            <w:hideMark/>
          </w:tcPr>
          <w:p w14:paraId="1B9DE1D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tcBorders>
              <w:left w:val="single" w:sz="4" w:space="0" w:color="auto"/>
            </w:tcBorders>
            <w:noWrap/>
            <w:vAlign w:val="center"/>
            <w:hideMark/>
          </w:tcPr>
          <w:p w14:paraId="12ECA39C" w14:textId="685A6DA1" w:rsidR="00FD60BC" w:rsidRPr="00392264" w:rsidRDefault="00FD60BC" w:rsidP="00FD60BC">
            <w:pPr>
              <w:spacing w:before="0" w:after="0"/>
              <w:jc w:val="center"/>
              <w:rPr>
                <w:rFonts w:eastAsia="Times New Roman" w:cs="Times New Roman"/>
                <w:color w:val="000000"/>
                <w:szCs w:val="24"/>
              </w:rPr>
            </w:pPr>
            <w:r w:rsidRPr="004954C4">
              <w:t>0.6423</w:t>
            </w:r>
          </w:p>
        </w:tc>
      </w:tr>
      <w:tr w:rsidR="00FD60BC" w:rsidRPr="00270D5E" w14:paraId="583E3E17" w14:textId="77777777" w:rsidTr="00FD60BC">
        <w:trPr>
          <w:trHeight w:val="310"/>
        </w:trPr>
        <w:tc>
          <w:tcPr>
            <w:tcW w:w="0" w:type="auto"/>
            <w:tcBorders>
              <w:right w:val="single" w:sz="4" w:space="0" w:color="auto"/>
            </w:tcBorders>
            <w:noWrap/>
            <w:vAlign w:val="center"/>
            <w:hideMark/>
          </w:tcPr>
          <w:p w14:paraId="02176226"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tcBorders>
              <w:right w:val="single" w:sz="4" w:space="0" w:color="auto"/>
            </w:tcBorders>
            <w:noWrap/>
            <w:vAlign w:val="center"/>
            <w:hideMark/>
          </w:tcPr>
          <w:p w14:paraId="323DB60A"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tcBorders>
              <w:left w:val="single" w:sz="4" w:space="0" w:color="auto"/>
            </w:tcBorders>
            <w:noWrap/>
            <w:vAlign w:val="center"/>
            <w:hideMark/>
          </w:tcPr>
          <w:p w14:paraId="047D5BFA" w14:textId="7A3C4240" w:rsidR="00FD60BC" w:rsidRPr="00392264" w:rsidRDefault="00FD60BC" w:rsidP="00FD60BC">
            <w:pPr>
              <w:spacing w:before="0" w:after="0"/>
              <w:jc w:val="center"/>
              <w:rPr>
                <w:rFonts w:eastAsia="Times New Roman" w:cs="Times New Roman"/>
                <w:color w:val="000000"/>
                <w:szCs w:val="24"/>
              </w:rPr>
            </w:pPr>
            <w:r w:rsidRPr="004954C4">
              <w:t>0.8283</w:t>
            </w:r>
          </w:p>
        </w:tc>
      </w:tr>
      <w:tr w:rsidR="00FD60BC" w:rsidRPr="00270D5E" w14:paraId="18438A61" w14:textId="77777777" w:rsidTr="00FD60BC">
        <w:trPr>
          <w:trHeight w:val="310"/>
        </w:trPr>
        <w:tc>
          <w:tcPr>
            <w:tcW w:w="0" w:type="auto"/>
            <w:tcBorders>
              <w:right w:val="single" w:sz="4" w:space="0" w:color="auto"/>
            </w:tcBorders>
            <w:noWrap/>
            <w:vAlign w:val="center"/>
            <w:hideMark/>
          </w:tcPr>
          <w:p w14:paraId="66E0E201"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superius</w:t>
            </w:r>
            <w:proofErr w:type="spellEnd"/>
          </w:p>
        </w:tc>
        <w:tc>
          <w:tcPr>
            <w:tcW w:w="0" w:type="auto"/>
            <w:tcBorders>
              <w:left w:val="single" w:sz="4" w:space="0" w:color="auto"/>
            </w:tcBorders>
            <w:noWrap/>
            <w:vAlign w:val="center"/>
            <w:hideMark/>
          </w:tcPr>
          <w:p w14:paraId="5C4B1E8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tcBorders>
              <w:right w:val="single" w:sz="4" w:space="0" w:color="auto"/>
            </w:tcBorders>
            <w:noWrap/>
            <w:vAlign w:val="center"/>
            <w:hideMark/>
          </w:tcPr>
          <w:p w14:paraId="48DFC71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tcBorders>
              <w:left w:val="single" w:sz="4" w:space="0" w:color="auto"/>
            </w:tcBorders>
            <w:noWrap/>
            <w:vAlign w:val="center"/>
            <w:hideMark/>
          </w:tcPr>
          <w:p w14:paraId="4BE4815C" w14:textId="0236D056" w:rsidR="00FD60BC" w:rsidRPr="00392264" w:rsidRDefault="00FD60BC" w:rsidP="00FD60BC">
            <w:pPr>
              <w:spacing w:before="0" w:after="0"/>
              <w:jc w:val="center"/>
              <w:rPr>
                <w:rFonts w:eastAsia="Times New Roman" w:cs="Times New Roman"/>
                <w:color w:val="000000"/>
                <w:szCs w:val="24"/>
              </w:rPr>
            </w:pPr>
            <w:r w:rsidRPr="004954C4">
              <w:t>0.4504</w:t>
            </w:r>
          </w:p>
        </w:tc>
      </w:tr>
      <w:tr w:rsidR="00FD60BC" w:rsidRPr="00270D5E" w14:paraId="44822F67" w14:textId="77777777" w:rsidTr="00FD60BC">
        <w:trPr>
          <w:trHeight w:val="310"/>
        </w:trPr>
        <w:tc>
          <w:tcPr>
            <w:tcW w:w="0" w:type="auto"/>
            <w:tcBorders>
              <w:right w:val="single" w:sz="4" w:space="0" w:color="auto"/>
            </w:tcBorders>
            <w:noWrap/>
            <w:vAlign w:val="center"/>
            <w:hideMark/>
          </w:tcPr>
          <w:p w14:paraId="72206A8D"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tcBorders>
              <w:right w:val="single" w:sz="4" w:space="0" w:color="auto"/>
            </w:tcBorders>
            <w:noWrap/>
            <w:vAlign w:val="center"/>
            <w:hideMark/>
          </w:tcPr>
          <w:p w14:paraId="242A6049"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tcBorders>
              <w:left w:val="single" w:sz="4" w:space="0" w:color="auto"/>
            </w:tcBorders>
            <w:noWrap/>
            <w:vAlign w:val="center"/>
            <w:hideMark/>
          </w:tcPr>
          <w:p w14:paraId="08BC8D37" w14:textId="26BE1696" w:rsidR="00FD60BC" w:rsidRPr="00392264" w:rsidRDefault="00FD60BC" w:rsidP="00FD60BC">
            <w:pPr>
              <w:spacing w:before="0" w:after="0"/>
              <w:jc w:val="center"/>
              <w:rPr>
                <w:rFonts w:eastAsia="Times New Roman" w:cs="Times New Roman"/>
                <w:color w:val="000000"/>
                <w:szCs w:val="24"/>
              </w:rPr>
            </w:pPr>
            <w:r w:rsidRPr="004954C4">
              <w:t>0.6983</w:t>
            </w:r>
          </w:p>
        </w:tc>
      </w:tr>
      <w:tr w:rsidR="00FD60BC" w:rsidRPr="00270D5E" w14:paraId="1BEE6F26" w14:textId="77777777" w:rsidTr="00FD60BC">
        <w:trPr>
          <w:trHeight w:val="310"/>
        </w:trPr>
        <w:tc>
          <w:tcPr>
            <w:tcW w:w="0" w:type="auto"/>
            <w:tcBorders>
              <w:right w:val="single" w:sz="4" w:space="0" w:color="auto"/>
            </w:tcBorders>
            <w:noWrap/>
            <w:vAlign w:val="center"/>
            <w:hideMark/>
          </w:tcPr>
          <w:p w14:paraId="516153A4"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tcBorders>
              <w:right w:val="single" w:sz="4" w:space="0" w:color="auto"/>
            </w:tcBorders>
            <w:noWrap/>
            <w:vAlign w:val="center"/>
            <w:hideMark/>
          </w:tcPr>
          <w:p w14:paraId="31FF2545"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tcBorders>
              <w:left w:val="single" w:sz="4" w:space="0" w:color="auto"/>
            </w:tcBorders>
            <w:noWrap/>
            <w:vAlign w:val="center"/>
            <w:hideMark/>
          </w:tcPr>
          <w:p w14:paraId="24459193" w14:textId="5D5A8550" w:rsidR="00FD60BC" w:rsidRPr="00392264" w:rsidRDefault="00FD60BC" w:rsidP="00FD60BC">
            <w:pPr>
              <w:spacing w:before="0" w:after="0"/>
              <w:jc w:val="center"/>
              <w:rPr>
                <w:rFonts w:eastAsia="Times New Roman" w:cs="Times New Roman"/>
                <w:color w:val="000000"/>
                <w:szCs w:val="24"/>
              </w:rPr>
            </w:pPr>
            <w:r w:rsidRPr="004954C4">
              <w:t>0.8466</w:t>
            </w:r>
          </w:p>
        </w:tc>
      </w:tr>
      <w:tr w:rsidR="00FD60BC" w:rsidRPr="00270D5E" w14:paraId="780B9619" w14:textId="77777777" w:rsidTr="00FD60BC">
        <w:trPr>
          <w:trHeight w:val="310"/>
        </w:trPr>
        <w:tc>
          <w:tcPr>
            <w:tcW w:w="0" w:type="auto"/>
            <w:tcBorders>
              <w:right w:val="single" w:sz="4" w:space="0" w:color="auto"/>
            </w:tcBorders>
            <w:noWrap/>
            <w:vAlign w:val="center"/>
            <w:hideMark/>
          </w:tcPr>
          <w:p w14:paraId="252AC7DE"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tcBorders>
              <w:right w:val="single" w:sz="4" w:space="0" w:color="auto"/>
            </w:tcBorders>
            <w:noWrap/>
            <w:vAlign w:val="center"/>
            <w:hideMark/>
          </w:tcPr>
          <w:p w14:paraId="0D5A6EAB"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tcBorders>
              <w:left w:val="single" w:sz="4" w:space="0" w:color="auto"/>
            </w:tcBorders>
            <w:noWrap/>
            <w:vAlign w:val="center"/>
            <w:hideMark/>
          </w:tcPr>
          <w:p w14:paraId="61543F41" w14:textId="005062AB" w:rsidR="00FD60BC" w:rsidRPr="00392264" w:rsidRDefault="00FD60BC" w:rsidP="00FD60BC">
            <w:pPr>
              <w:spacing w:before="0" w:after="0"/>
              <w:jc w:val="center"/>
              <w:rPr>
                <w:rFonts w:eastAsia="Times New Roman" w:cs="Times New Roman"/>
                <w:color w:val="000000"/>
                <w:szCs w:val="24"/>
              </w:rPr>
            </w:pPr>
            <w:r w:rsidRPr="004954C4">
              <w:t>0.4700</w:t>
            </w:r>
          </w:p>
        </w:tc>
      </w:tr>
      <w:tr w:rsidR="00FD60BC" w:rsidRPr="00270D5E" w14:paraId="69BAACF7" w14:textId="77777777" w:rsidTr="00FD60BC">
        <w:trPr>
          <w:trHeight w:val="310"/>
        </w:trPr>
        <w:tc>
          <w:tcPr>
            <w:tcW w:w="0" w:type="auto"/>
            <w:tcBorders>
              <w:right w:val="single" w:sz="4" w:space="0" w:color="auto"/>
            </w:tcBorders>
            <w:noWrap/>
            <w:vAlign w:val="center"/>
            <w:hideMark/>
          </w:tcPr>
          <w:p w14:paraId="6F8A3617"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tcBorders>
              <w:right w:val="single" w:sz="4" w:space="0" w:color="auto"/>
            </w:tcBorders>
            <w:noWrap/>
            <w:vAlign w:val="center"/>
            <w:hideMark/>
          </w:tcPr>
          <w:p w14:paraId="44AFBAA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tcBorders>
              <w:left w:val="single" w:sz="4" w:space="0" w:color="auto"/>
            </w:tcBorders>
            <w:noWrap/>
            <w:vAlign w:val="center"/>
            <w:hideMark/>
          </w:tcPr>
          <w:p w14:paraId="2497AC53" w14:textId="5E85507F" w:rsidR="00FD60BC" w:rsidRPr="00392264" w:rsidRDefault="00FD60BC" w:rsidP="00FD60BC">
            <w:pPr>
              <w:spacing w:before="0" w:after="0"/>
              <w:jc w:val="center"/>
              <w:rPr>
                <w:rFonts w:eastAsia="Times New Roman" w:cs="Times New Roman"/>
                <w:color w:val="000000"/>
                <w:szCs w:val="24"/>
              </w:rPr>
            </w:pPr>
            <w:r w:rsidRPr="004954C4">
              <w:t>0.5664</w:t>
            </w:r>
          </w:p>
        </w:tc>
      </w:tr>
      <w:tr w:rsidR="00FD60BC" w:rsidRPr="00270D5E" w14:paraId="03E47E68" w14:textId="77777777" w:rsidTr="00FD60BC">
        <w:trPr>
          <w:trHeight w:val="310"/>
        </w:trPr>
        <w:tc>
          <w:tcPr>
            <w:tcW w:w="0" w:type="auto"/>
            <w:tcBorders>
              <w:right w:val="single" w:sz="4" w:space="0" w:color="auto"/>
            </w:tcBorders>
            <w:noWrap/>
            <w:vAlign w:val="center"/>
            <w:hideMark/>
          </w:tcPr>
          <w:p w14:paraId="398A5E24"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tcBorders>
              <w:right w:val="single" w:sz="4" w:space="0" w:color="auto"/>
            </w:tcBorders>
            <w:noWrap/>
            <w:vAlign w:val="center"/>
            <w:hideMark/>
          </w:tcPr>
          <w:p w14:paraId="1C4AE5D7"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tcBorders>
              <w:left w:val="single" w:sz="4" w:space="0" w:color="auto"/>
            </w:tcBorders>
            <w:noWrap/>
            <w:vAlign w:val="center"/>
            <w:hideMark/>
          </w:tcPr>
          <w:p w14:paraId="006027D3" w14:textId="03701AEE" w:rsidR="00FD60BC" w:rsidRPr="00392264" w:rsidRDefault="00FD60BC" w:rsidP="00FD60BC">
            <w:pPr>
              <w:spacing w:before="0" w:after="0"/>
              <w:jc w:val="center"/>
              <w:rPr>
                <w:rFonts w:eastAsia="Times New Roman" w:cs="Times New Roman"/>
                <w:color w:val="000000"/>
                <w:szCs w:val="24"/>
              </w:rPr>
            </w:pPr>
            <w:r w:rsidRPr="004954C4">
              <w:t>0.6057</w:t>
            </w:r>
          </w:p>
        </w:tc>
      </w:tr>
      <w:tr w:rsidR="00FD60BC" w:rsidRPr="00270D5E" w14:paraId="5F238A13" w14:textId="77777777" w:rsidTr="00FD60BC">
        <w:trPr>
          <w:trHeight w:val="310"/>
        </w:trPr>
        <w:tc>
          <w:tcPr>
            <w:tcW w:w="0" w:type="auto"/>
            <w:tcBorders>
              <w:right w:val="single" w:sz="4" w:space="0" w:color="auto"/>
            </w:tcBorders>
            <w:noWrap/>
            <w:vAlign w:val="center"/>
            <w:hideMark/>
          </w:tcPr>
          <w:p w14:paraId="6FD20A76"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tcBorders>
              <w:right w:val="single" w:sz="4" w:space="0" w:color="auto"/>
            </w:tcBorders>
            <w:noWrap/>
            <w:vAlign w:val="center"/>
            <w:hideMark/>
          </w:tcPr>
          <w:p w14:paraId="53D125F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tcBorders>
              <w:left w:val="single" w:sz="4" w:space="0" w:color="auto"/>
            </w:tcBorders>
            <w:noWrap/>
            <w:vAlign w:val="center"/>
            <w:hideMark/>
          </w:tcPr>
          <w:p w14:paraId="19AB63E2" w14:textId="02E71CF9" w:rsidR="00FD60BC" w:rsidRPr="00392264" w:rsidRDefault="00FD60BC" w:rsidP="00FD60BC">
            <w:pPr>
              <w:spacing w:before="0" w:after="0"/>
              <w:jc w:val="center"/>
              <w:rPr>
                <w:rFonts w:eastAsia="Times New Roman" w:cs="Times New Roman"/>
                <w:color w:val="000000"/>
                <w:szCs w:val="24"/>
              </w:rPr>
            </w:pPr>
            <w:r w:rsidRPr="004954C4">
              <w:t>0.4921</w:t>
            </w:r>
          </w:p>
        </w:tc>
      </w:tr>
      <w:tr w:rsidR="00FD60BC" w:rsidRPr="00270D5E" w14:paraId="0869BA0B" w14:textId="77777777" w:rsidTr="00FD60BC">
        <w:trPr>
          <w:trHeight w:val="310"/>
        </w:trPr>
        <w:tc>
          <w:tcPr>
            <w:tcW w:w="0" w:type="auto"/>
            <w:tcBorders>
              <w:right w:val="single" w:sz="4" w:space="0" w:color="auto"/>
            </w:tcBorders>
            <w:noWrap/>
            <w:vAlign w:val="center"/>
            <w:hideMark/>
          </w:tcPr>
          <w:p w14:paraId="7174E4D9" w14:textId="77777777" w:rsidR="00FD60BC" w:rsidRPr="00270D5E" w:rsidRDefault="00FD60BC" w:rsidP="00FD60BC">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FD60BC" w:rsidRPr="00270D5E" w:rsidRDefault="00FD60BC" w:rsidP="00FD60BC">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tcBorders>
              <w:right w:val="single" w:sz="4" w:space="0" w:color="auto"/>
            </w:tcBorders>
            <w:noWrap/>
            <w:vAlign w:val="center"/>
            <w:hideMark/>
          </w:tcPr>
          <w:p w14:paraId="3884CA9F" w14:textId="77777777" w:rsidR="00FD60BC" w:rsidRPr="00270D5E" w:rsidRDefault="00FD60BC" w:rsidP="00FD60BC">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tcBorders>
              <w:left w:val="single" w:sz="4" w:space="0" w:color="auto"/>
            </w:tcBorders>
            <w:noWrap/>
            <w:vAlign w:val="center"/>
            <w:hideMark/>
          </w:tcPr>
          <w:p w14:paraId="595E0EC6" w14:textId="31035720" w:rsidR="00FD60BC" w:rsidRPr="00FD60BC" w:rsidRDefault="00FD60BC" w:rsidP="00FD60BC">
            <w:pPr>
              <w:spacing w:before="0" w:after="0"/>
              <w:jc w:val="center"/>
              <w:rPr>
                <w:rFonts w:eastAsia="Times New Roman" w:cs="Times New Roman"/>
                <w:b/>
                <w:bCs/>
                <w:iCs/>
                <w:color w:val="000000"/>
                <w:szCs w:val="24"/>
              </w:rPr>
            </w:pPr>
            <w:r w:rsidRPr="00FD60BC">
              <w:rPr>
                <w:b/>
              </w:rPr>
              <w:t>0.5620</w:t>
            </w:r>
          </w:p>
        </w:tc>
      </w:tr>
    </w:tbl>
    <w:p w14:paraId="72272FAB" w14:textId="77777777" w:rsidR="00904E53" w:rsidRDefault="00904E53" w:rsidP="00904E53">
      <w:pPr>
        <w:pStyle w:val="Heading4"/>
        <w:numPr>
          <w:ilvl w:val="0"/>
          <w:numId w:val="0"/>
        </w:numPr>
        <w:ind w:left="567"/>
      </w:pPr>
    </w:p>
    <w:p w14:paraId="09245956" w14:textId="47B38C72" w:rsidR="00E94D94" w:rsidRDefault="005C1319" w:rsidP="00904E53">
      <w:pPr>
        <w:pStyle w:val="Heading4"/>
      </w:pPr>
      <w:r>
        <w:t>Direct c</w:t>
      </w:r>
      <w:r w:rsidR="00904E53">
        <w:t>omparison of manual and automatic landmark placements</w:t>
      </w:r>
    </w:p>
    <w:p w14:paraId="60463755" w14:textId="590CC6BC" w:rsidR="00CD6949" w:rsidRDefault="005C1319" w:rsidP="00916685">
      <w:r>
        <w:t xml:space="preserve">As one measure of validation of the automatic landmark placements, we compared the raw coordinate values of the manual landmarks with the raw coordinate values of the automatic landmarks. Because of the leave-one-out nature of our approach, we can compare the manual and automatic landmark coordinates directly without </w:t>
      </w:r>
      <w:ins w:id="211" w:author="Harry Matthews" w:date="2018-06-01T11:10:00Z">
        <w:r w:rsidR="00060880">
          <w:t>introducing</w:t>
        </w:r>
      </w:ins>
      <w:del w:id="212" w:author="Harry Matthews" w:date="2018-06-01T11:10:00Z">
        <w:r w:rsidDel="00060880">
          <w:delText>fear of</w:delText>
        </w:r>
      </w:del>
      <w:r>
        <w:t xml:space="preserve"> training bias.</w:t>
      </w:r>
      <w:r w:rsidR="005E2BD5">
        <w:t xml:space="preserve"> We calculated the </w:t>
      </w:r>
      <w:r w:rsidR="00AF4999">
        <w:t xml:space="preserve">intraclass correlation coefficient </w:t>
      </w:r>
      <w:r w:rsidR="005E2BD5">
        <w:t>between the average of all</w:t>
      </w:r>
      <w:r w:rsidR="00AF4999">
        <w:t xml:space="preserve"> six</w:t>
      </w:r>
      <w:r w:rsidR="005E2BD5">
        <w:t xml:space="preserve"> manual landmark</w:t>
      </w:r>
      <w:r w:rsidR="007F0065">
        <w:t>ing iterations</w:t>
      </w:r>
      <w:r w:rsidR="005E2BD5">
        <w:t xml:space="preserve"> and the automatic landmark placements that were trained using this average. </w:t>
      </w:r>
      <w:r w:rsidR="00F15656">
        <w:t xml:space="preserve">We </w:t>
      </w:r>
      <w:r w:rsidR="007F0065">
        <w:t xml:space="preserve">also </w:t>
      </w:r>
      <w:r w:rsidR="00F15656">
        <w:t xml:space="preserve">calculated the </w:t>
      </w:r>
      <w:r w:rsidR="007D3AAE" w:rsidRPr="00D9222B">
        <w:t>root mean squared error</w:t>
      </w:r>
      <w:r w:rsidR="00F15656">
        <w:t xml:space="preserve"> between the x, y, and z coordinates</w:t>
      </w:r>
      <w:r w:rsidR="007F0065">
        <w:t xml:space="preserve"> of</w:t>
      </w:r>
      <w:r w:rsidR="00F15656">
        <w:t xml:space="preserve"> the average of all manual landmarking iterations and the automatic landmarks trained using this average. </w:t>
      </w:r>
    </w:p>
    <w:p w14:paraId="158F5658" w14:textId="64828980" w:rsidR="00226B89" w:rsidRDefault="00D01E93" w:rsidP="00916685">
      <w:r>
        <w:rPr>
          <w:noProof/>
          <w:lang w:val="en-AU" w:eastAsia="en-AU"/>
        </w:rPr>
        <w:drawing>
          <wp:inline distT="0" distB="0" distL="0" distR="0" wp14:anchorId="04756CB8" wp14:editId="7854B3CC">
            <wp:extent cx="6202045" cy="4055110"/>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02045" cy="4055110"/>
                    </a:xfrm>
                    <a:prstGeom prst="rect">
                      <a:avLst/>
                    </a:prstGeom>
                    <a:noFill/>
                    <a:ln>
                      <a:noFill/>
                    </a:ln>
                  </pic:spPr>
                </pic:pic>
              </a:graphicData>
            </a:graphic>
          </wp:inline>
        </w:drawing>
      </w:r>
    </w:p>
    <w:p w14:paraId="3AEA89AA" w14:textId="4DC79E77" w:rsidR="00226B89" w:rsidRPr="009D23AD" w:rsidRDefault="00226B89" w:rsidP="00916685">
      <w:r>
        <w:rPr>
          <w:b/>
        </w:rPr>
        <w:t xml:space="preserve">Figure X. </w:t>
      </w:r>
      <w:r w:rsidR="00F023DC">
        <w:rPr>
          <w:b/>
        </w:rPr>
        <w:t>Bland-Altman plot for similarity</w:t>
      </w:r>
      <w:r>
        <w:rPr>
          <w:b/>
        </w:rPr>
        <w:t xml:space="preserve"> between</w:t>
      </w:r>
      <w:r w:rsidR="00F023DC">
        <w:rPr>
          <w:b/>
        </w:rPr>
        <w:t xml:space="preserve"> manual and automatic landmark placements</w:t>
      </w:r>
      <w:r>
        <w:rPr>
          <w:b/>
        </w:rPr>
        <w:t xml:space="preserve">. </w:t>
      </w:r>
      <w:r w:rsidR="00F023DC">
        <w:t>For x, y, and z, Bland-Altman plot show</w:t>
      </w:r>
      <w:r w:rsidR="00221E4E">
        <w:t>ing</w:t>
      </w:r>
      <w:r w:rsidR="00D01E93">
        <w:t xml:space="preserve"> the differences between the manual and </w:t>
      </w:r>
      <w:r w:rsidR="00D01E93">
        <w:lastRenderedPageBreak/>
        <w:t>automatic landmark placements against the averages of the two techniques. Blue lines represent the mean difference value (solid) and 95% confidence limits (dashed). Red lines represent the upper and lower limits (sold) and the 95% confidence limits (dashed). Also given are the intra-class correlation coefficient, and 95% confidence interval for the ICC, for the manual and automatic comparison.</w:t>
      </w:r>
    </w:p>
    <w:p w14:paraId="54C2F5A9" w14:textId="210C39B4" w:rsidR="00E23FA8" w:rsidRPr="00E23FA8" w:rsidRDefault="00E23FA8" w:rsidP="00916685">
      <w:r>
        <w:rPr>
          <w:b/>
        </w:rPr>
        <w:t xml:space="preserve">Table X. </w:t>
      </w:r>
      <w:r w:rsidR="00550CB7">
        <w:rPr>
          <w:b/>
        </w:rPr>
        <w:t>Root mean squared error</w:t>
      </w:r>
      <w:r>
        <w:rPr>
          <w:b/>
        </w:rPr>
        <w:t xml:space="preserve"> between manual and automatic landmarks</w:t>
      </w:r>
      <w:r>
        <w:t xml:space="preserve">. </w:t>
      </w:r>
      <w:r w:rsidR="00550CB7">
        <w:t>Root mean squared error</w:t>
      </w:r>
      <w:r>
        <w:t xml:space="preserve"> </w:t>
      </w:r>
      <w:r w:rsidR="00550CB7">
        <w:t xml:space="preserve">between the manual and automatic landmarks for </w:t>
      </w:r>
      <w:r>
        <w:t>the x, y, and z coordinates</w:t>
      </w:r>
      <w:r w:rsidR="00550CB7">
        <w:t xml:space="preserve"> was calculated using the mean of all manual landmark indications and the automatic data trained using this mean. Values are presented for each axis, averaged across all </w:t>
      </w:r>
      <w:proofErr w:type="gramStart"/>
      <w:r w:rsidR="00550CB7">
        <w:t>faces,  as</w:t>
      </w:r>
      <w:proofErr w:type="gramEnd"/>
      <w:r w:rsidR="00550CB7">
        <w:t xml:space="preserve"> well as averaged across the axes (mean). </w:t>
      </w:r>
    </w:p>
    <w:tbl>
      <w:tblPr>
        <w:tblW w:w="0" w:type="auto"/>
        <w:tblLook w:val="04A0" w:firstRow="1" w:lastRow="0" w:firstColumn="1" w:lastColumn="0" w:noHBand="0" w:noVBand="1"/>
      </w:tblPr>
      <w:tblGrid>
        <w:gridCol w:w="2163"/>
        <w:gridCol w:w="876"/>
        <w:gridCol w:w="876"/>
        <w:gridCol w:w="876"/>
        <w:gridCol w:w="876"/>
      </w:tblGrid>
      <w:tr w:rsidR="00E23FA8" w:rsidRPr="00037F3B" w14:paraId="4E12829D" w14:textId="77777777" w:rsidTr="00E23FA8">
        <w:trPr>
          <w:trHeight w:val="310"/>
        </w:trPr>
        <w:tc>
          <w:tcPr>
            <w:tcW w:w="0" w:type="auto"/>
            <w:vMerge w:val="restart"/>
            <w:tcBorders>
              <w:top w:val="nil"/>
              <w:left w:val="nil"/>
              <w:right w:val="single" w:sz="4" w:space="0" w:color="auto"/>
            </w:tcBorders>
            <w:shd w:val="clear" w:color="auto" w:fill="auto"/>
            <w:noWrap/>
            <w:vAlign w:val="center"/>
          </w:tcPr>
          <w:p w14:paraId="02F7D792"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7915A2C6" w14:textId="1B3D4617" w:rsidR="00E23FA8" w:rsidRPr="00037F3B" w:rsidRDefault="00550CB7"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Root mean squared error</w:t>
            </w:r>
            <w:r w:rsidR="00E23FA8" w:rsidRPr="00037F3B">
              <w:rPr>
                <w:rFonts w:eastAsia="Times New Roman" w:cs="Times New Roman"/>
                <w:i/>
                <w:color w:val="000000"/>
                <w:szCs w:val="24"/>
              </w:rPr>
              <w:t xml:space="preserve"> (mm)</w:t>
            </w:r>
          </w:p>
        </w:tc>
      </w:tr>
      <w:tr w:rsidR="00E23FA8" w:rsidRPr="00037F3B" w14:paraId="2280F97E" w14:textId="77777777" w:rsidTr="00E23FA8">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3729952E" w14:textId="77777777" w:rsidR="00E23FA8" w:rsidRPr="00037F3B" w:rsidRDefault="00E23FA8" w:rsidP="00E23FA8">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14CDEE0"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0D0F1710"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16F47291"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3ADBEF88"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Mean</w:t>
            </w:r>
          </w:p>
        </w:tc>
      </w:tr>
      <w:tr w:rsidR="00037F3B" w:rsidRPr="00037F3B" w14:paraId="534D715B" w14:textId="77777777" w:rsidTr="00960C71">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48F01C62"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bottom"/>
            <w:hideMark/>
          </w:tcPr>
          <w:p w14:paraId="3E7DABA0" w14:textId="3C82E9E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1605</w:t>
            </w:r>
          </w:p>
        </w:tc>
        <w:tc>
          <w:tcPr>
            <w:tcW w:w="0" w:type="auto"/>
            <w:tcBorders>
              <w:top w:val="single" w:sz="4" w:space="0" w:color="auto"/>
              <w:left w:val="nil"/>
              <w:bottom w:val="nil"/>
              <w:right w:val="nil"/>
            </w:tcBorders>
            <w:shd w:val="clear" w:color="auto" w:fill="auto"/>
            <w:noWrap/>
            <w:vAlign w:val="bottom"/>
            <w:hideMark/>
          </w:tcPr>
          <w:p w14:paraId="762DF2A9" w14:textId="6E6B69D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233</w:t>
            </w:r>
          </w:p>
        </w:tc>
        <w:tc>
          <w:tcPr>
            <w:tcW w:w="0" w:type="auto"/>
            <w:tcBorders>
              <w:top w:val="single" w:sz="4" w:space="0" w:color="auto"/>
              <w:left w:val="nil"/>
              <w:bottom w:val="nil"/>
              <w:right w:val="nil"/>
            </w:tcBorders>
            <w:shd w:val="clear" w:color="auto" w:fill="auto"/>
            <w:noWrap/>
            <w:vAlign w:val="bottom"/>
            <w:hideMark/>
          </w:tcPr>
          <w:p w14:paraId="5BC33FEB" w14:textId="63ED01D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85</w:t>
            </w:r>
          </w:p>
        </w:tc>
        <w:tc>
          <w:tcPr>
            <w:tcW w:w="0" w:type="auto"/>
            <w:tcBorders>
              <w:top w:val="single" w:sz="4" w:space="0" w:color="auto"/>
              <w:left w:val="nil"/>
              <w:bottom w:val="nil"/>
              <w:right w:val="nil"/>
            </w:tcBorders>
            <w:shd w:val="clear" w:color="auto" w:fill="auto"/>
            <w:noWrap/>
            <w:vAlign w:val="bottom"/>
            <w:hideMark/>
          </w:tcPr>
          <w:p w14:paraId="6C780464" w14:textId="57763C4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308</w:t>
            </w:r>
          </w:p>
        </w:tc>
      </w:tr>
      <w:tr w:rsidR="00037F3B" w:rsidRPr="00037F3B" w14:paraId="6B2A4D09"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D0281CE"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443A9C32" w14:textId="1CFA0C2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1653</w:t>
            </w:r>
          </w:p>
        </w:tc>
        <w:tc>
          <w:tcPr>
            <w:tcW w:w="0" w:type="auto"/>
            <w:tcBorders>
              <w:top w:val="nil"/>
              <w:left w:val="nil"/>
              <w:bottom w:val="nil"/>
              <w:right w:val="nil"/>
            </w:tcBorders>
            <w:shd w:val="clear" w:color="auto" w:fill="auto"/>
            <w:noWrap/>
            <w:vAlign w:val="bottom"/>
            <w:hideMark/>
          </w:tcPr>
          <w:p w14:paraId="1786F445" w14:textId="202F8BF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221</w:t>
            </w:r>
          </w:p>
        </w:tc>
        <w:tc>
          <w:tcPr>
            <w:tcW w:w="0" w:type="auto"/>
            <w:tcBorders>
              <w:top w:val="nil"/>
              <w:left w:val="nil"/>
              <w:bottom w:val="nil"/>
              <w:right w:val="nil"/>
            </w:tcBorders>
            <w:shd w:val="clear" w:color="auto" w:fill="auto"/>
            <w:noWrap/>
            <w:vAlign w:val="bottom"/>
            <w:hideMark/>
          </w:tcPr>
          <w:p w14:paraId="2F55C732" w14:textId="1278226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661</w:t>
            </w:r>
          </w:p>
        </w:tc>
        <w:tc>
          <w:tcPr>
            <w:tcW w:w="0" w:type="auto"/>
            <w:tcBorders>
              <w:top w:val="nil"/>
              <w:left w:val="nil"/>
              <w:bottom w:val="nil"/>
              <w:right w:val="nil"/>
            </w:tcBorders>
            <w:shd w:val="clear" w:color="auto" w:fill="auto"/>
            <w:noWrap/>
            <w:vAlign w:val="bottom"/>
            <w:hideMark/>
          </w:tcPr>
          <w:p w14:paraId="08C791A0" w14:textId="157A6A6C"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178</w:t>
            </w:r>
          </w:p>
        </w:tc>
      </w:tr>
      <w:tr w:rsidR="00037F3B" w:rsidRPr="00037F3B" w14:paraId="5789FCD8"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0DA4F06"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21683A7" w14:textId="1221255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1061</w:t>
            </w:r>
          </w:p>
        </w:tc>
        <w:tc>
          <w:tcPr>
            <w:tcW w:w="0" w:type="auto"/>
            <w:tcBorders>
              <w:top w:val="nil"/>
              <w:left w:val="nil"/>
              <w:bottom w:val="nil"/>
              <w:right w:val="nil"/>
            </w:tcBorders>
            <w:shd w:val="clear" w:color="auto" w:fill="auto"/>
            <w:noWrap/>
            <w:vAlign w:val="bottom"/>
            <w:hideMark/>
          </w:tcPr>
          <w:p w14:paraId="14C57BC8" w14:textId="015C0D4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131</w:t>
            </w:r>
          </w:p>
        </w:tc>
        <w:tc>
          <w:tcPr>
            <w:tcW w:w="0" w:type="auto"/>
            <w:tcBorders>
              <w:top w:val="nil"/>
              <w:left w:val="nil"/>
              <w:bottom w:val="nil"/>
              <w:right w:val="nil"/>
            </w:tcBorders>
            <w:shd w:val="clear" w:color="auto" w:fill="auto"/>
            <w:noWrap/>
            <w:vAlign w:val="bottom"/>
            <w:hideMark/>
          </w:tcPr>
          <w:p w14:paraId="772A6086" w14:textId="4058EAD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77</w:t>
            </w:r>
          </w:p>
        </w:tc>
        <w:tc>
          <w:tcPr>
            <w:tcW w:w="0" w:type="auto"/>
            <w:tcBorders>
              <w:top w:val="nil"/>
              <w:left w:val="nil"/>
              <w:bottom w:val="nil"/>
              <w:right w:val="nil"/>
            </w:tcBorders>
            <w:shd w:val="clear" w:color="auto" w:fill="auto"/>
            <w:noWrap/>
            <w:vAlign w:val="bottom"/>
            <w:hideMark/>
          </w:tcPr>
          <w:p w14:paraId="2FC5EFB7" w14:textId="4E792CB4"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089</w:t>
            </w:r>
          </w:p>
        </w:tc>
      </w:tr>
      <w:tr w:rsidR="00037F3B" w:rsidRPr="00037F3B" w14:paraId="39AEE68F"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3B5E19A"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39CC9CE" w14:textId="4984705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822</w:t>
            </w:r>
          </w:p>
        </w:tc>
        <w:tc>
          <w:tcPr>
            <w:tcW w:w="0" w:type="auto"/>
            <w:tcBorders>
              <w:top w:val="nil"/>
              <w:left w:val="nil"/>
              <w:bottom w:val="nil"/>
              <w:right w:val="nil"/>
            </w:tcBorders>
            <w:shd w:val="clear" w:color="auto" w:fill="auto"/>
            <w:noWrap/>
            <w:vAlign w:val="bottom"/>
            <w:hideMark/>
          </w:tcPr>
          <w:p w14:paraId="40F6BD27" w14:textId="565CE23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600</w:t>
            </w:r>
          </w:p>
        </w:tc>
        <w:tc>
          <w:tcPr>
            <w:tcW w:w="0" w:type="auto"/>
            <w:tcBorders>
              <w:top w:val="nil"/>
              <w:left w:val="nil"/>
              <w:bottom w:val="nil"/>
              <w:right w:val="nil"/>
            </w:tcBorders>
            <w:shd w:val="clear" w:color="auto" w:fill="auto"/>
            <w:noWrap/>
            <w:vAlign w:val="bottom"/>
            <w:hideMark/>
          </w:tcPr>
          <w:p w14:paraId="54C3486D" w14:textId="0365CAF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39</w:t>
            </w:r>
          </w:p>
        </w:tc>
        <w:tc>
          <w:tcPr>
            <w:tcW w:w="0" w:type="auto"/>
            <w:tcBorders>
              <w:top w:val="nil"/>
              <w:left w:val="nil"/>
              <w:bottom w:val="nil"/>
              <w:right w:val="nil"/>
            </w:tcBorders>
            <w:shd w:val="clear" w:color="auto" w:fill="auto"/>
            <w:noWrap/>
            <w:vAlign w:val="bottom"/>
            <w:hideMark/>
          </w:tcPr>
          <w:p w14:paraId="62BE4D78" w14:textId="04172A74"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20</w:t>
            </w:r>
          </w:p>
        </w:tc>
      </w:tr>
      <w:tr w:rsidR="00037F3B" w:rsidRPr="00037F3B" w14:paraId="596412D2"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05CFE05B"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12DEC5D3" w14:textId="14C37EA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537</w:t>
            </w:r>
          </w:p>
        </w:tc>
        <w:tc>
          <w:tcPr>
            <w:tcW w:w="0" w:type="auto"/>
            <w:tcBorders>
              <w:top w:val="nil"/>
              <w:left w:val="nil"/>
              <w:bottom w:val="nil"/>
              <w:right w:val="nil"/>
            </w:tcBorders>
            <w:shd w:val="clear" w:color="auto" w:fill="auto"/>
            <w:noWrap/>
            <w:vAlign w:val="bottom"/>
            <w:hideMark/>
          </w:tcPr>
          <w:p w14:paraId="0757DD10" w14:textId="3BE2CCA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927</w:t>
            </w:r>
          </w:p>
        </w:tc>
        <w:tc>
          <w:tcPr>
            <w:tcW w:w="0" w:type="auto"/>
            <w:tcBorders>
              <w:top w:val="nil"/>
              <w:left w:val="nil"/>
              <w:bottom w:val="nil"/>
              <w:right w:val="nil"/>
            </w:tcBorders>
            <w:shd w:val="clear" w:color="auto" w:fill="auto"/>
            <w:noWrap/>
            <w:vAlign w:val="bottom"/>
            <w:hideMark/>
          </w:tcPr>
          <w:p w14:paraId="50C86523" w14:textId="5E8C827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515</w:t>
            </w:r>
          </w:p>
        </w:tc>
        <w:tc>
          <w:tcPr>
            <w:tcW w:w="0" w:type="auto"/>
            <w:tcBorders>
              <w:top w:val="nil"/>
              <w:left w:val="nil"/>
              <w:bottom w:val="nil"/>
              <w:right w:val="nil"/>
            </w:tcBorders>
            <w:shd w:val="clear" w:color="auto" w:fill="auto"/>
            <w:noWrap/>
            <w:vAlign w:val="bottom"/>
            <w:hideMark/>
          </w:tcPr>
          <w:p w14:paraId="32DCBDA4" w14:textId="5A105310"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993</w:t>
            </w:r>
          </w:p>
        </w:tc>
      </w:tr>
      <w:tr w:rsidR="00037F3B" w:rsidRPr="00037F3B" w14:paraId="11CF717D"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F32DEBF"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D984B23" w14:textId="6752419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556</w:t>
            </w:r>
          </w:p>
        </w:tc>
        <w:tc>
          <w:tcPr>
            <w:tcW w:w="0" w:type="auto"/>
            <w:tcBorders>
              <w:top w:val="nil"/>
              <w:left w:val="nil"/>
              <w:bottom w:val="nil"/>
              <w:right w:val="nil"/>
            </w:tcBorders>
            <w:shd w:val="clear" w:color="auto" w:fill="auto"/>
            <w:noWrap/>
            <w:vAlign w:val="bottom"/>
            <w:hideMark/>
          </w:tcPr>
          <w:p w14:paraId="26873A09" w14:textId="333AAE7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005</w:t>
            </w:r>
          </w:p>
        </w:tc>
        <w:tc>
          <w:tcPr>
            <w:tcW w:w="0" w:type="auto"/>
            <w:tcBorders>
              <w:top w:val="nil"/>
              <w:left w:val="nil"/>
              <w:bottom w:val="nil"/>
              <w:right w:val="nil"/>
            </w:tcBorders>
            <w:shd w:val="clear" w:color="auto" w:fill="auto"/>
            <w:noWrap/>
            <w:vAlign w:val="bottom"/>
            <w:hideMark/>
          </w:tcPr>
          <w:p w14:paraId="2CCA2737" w14:textId="4734DB0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95</w:t>
            </w:r>
          </w:p>
        </w:tc>
        <w:tc>
          <w:tcPr>
            <w:tcW w:w="0" w:type="auto"/>
            <w:tcBorders>
              <w:top w:val="nil"/>
              <w:left w:val="nil"/>
              <w:bottom w:val="nil"/>
              <w:right w:val="nil"/>
            </w:tcBorders>
            <w:shd w:val="clear" w:color="auto" w:fill="auto"/>
            <w:noWrap/>
            <w:vAlign w:val="bottom"/>
            <w:hideMark/>
          </w:tcPr>
          <w:p w14:paraId="624F2871" w14:textId="640AB802"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19</w:t>
            </w:r>
          </w:p>
        </w:tc>
      </w:tr>
      <w:tr w:rsidR="00037F3B" w:rsidRPr="00037F3B" w14:paraId="3581B1B3"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E41743E"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10155255" w14:textId="20B313A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751</w:t>
            </w:r>
          </w:p>
        </w:tc>
        <w:tc>
          <w:tcPr>
            <w:tcW w:w="0" w:type="auto"/>
            <w:tcBorders>
              <w:top w:val="nil"/>
              <w:left w:val="nil"/>
              <w:bottom w:val="nil"/>
              <w:right w:val="nil"/>
            </w:tcBorders>
            <w:shd w:val="clear" w:color="auto" w:fill="auto"/>
            <w:noWrap/>
            <w:vAlign w:val="bottom"/>
            <w:hideMark/>
          </w:tcPr>
          <w:p w14:paraId="1D043842" w14:textId="14E05A6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437</w:t>
            </w:r>
          </w:p>
        </w:tc>
        <w:tc>
          <w:tcPr>
            <w:tcW w:w="0" w:type="auto"/>
            <w:tcBorders>
              <w:top w:val="nil"/>
              <w:left w:val="nil"/>
              <w:bottom w:val="nil"/>
              <w:right w:val="nil"/>
            </w:tcBorders>
            <w:shd w:val="clear" w:color="auto" w:fill="auto"/>
            <w:noWrap/>
            <w:vAlign w:val="bottom"/>
            <w:hideMark/>
          </w:tcPr>
          <w:p w14:paraId="45EF0A5A" w14:textId="56F6802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002</w:t>
            </w:r>
          </w:p>
        </w:tc>
        <w:tc>
          <w:tcPr>
            <w:tcW w:w="0" w:type="auto"/>
            <w:tcBorders>
              <w:top w:val="nil"/>
              <w:left w:val="nil"/>
              <w:bottom w:val="nil"/>
              <w:right w:val="nil"/>
            </w:tcBorders>
            <w:shd w:val="clear" w:color="auto" w:fill="auto"/>
            <w:noWrap/>
            <w:vAlign w:val="bottom"/>
            <w:hideMark/>
          </w:tcPr>
          <w:p w14:paraId="7E6CF862" w14:textId="21CC0D12"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30</w:t>
            </w:r>
          </w:p>
        </w:tc>
      </w:tr>
      <w:tr w:rsidR="00037F3B" w:rsidRPr="00037F3B" w14:paraId="78F37DCB"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B8B01A9"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ECB7DDF" w14:textId="1EE2BCB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360</w:t>
            </w:r>
          </w:p>
        </w:tc>
        <w:tc>
          <w:tcPr>
            <w:tcW w:w="0" w:type="auto"/>
            <w:tcBorders>
              <w:top w:val="nil"/>
              <w:left w:val="nil"/>
              <w:bottom w:val="nil"/>
              <w:right w:val="nil"/>
            </w:tcBorders>
            <w:shd w:val="clear" w:color="auto" w:fill="auto"/>
            <w:noWrap/>
            <w:vAlign w:val="bottom"/>
            <w:hideMark/>
          </w:tcPr>
          <w:p w14:paraId="4FA8A6CF" w14:textId="672AA42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17</w:t>
            </w:r>
          </w:p>
        </w:tc>
        <w:tc>
          <w:tcPr>
            <w:tcW w:w="0" w:type="auto"/>
            <w:tcBorders>
              <w:top w:val="nil"/>
              <w:left w:val="nil"/>
              <w:bottom w:val="nil"/>
              <w:right w:val="nil"/>
            </w:tcBorders>
            <w:shd w:val="clear" w:color="auto" w:fill="auto"/>
            <w:noWrap/>
            <w:vAlign w:val="bottom"/>
            <w:hideMark/>
          </w:tcPr>
          <w:p w14:paraId="14142207" w14:textId="755B31B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024</w:t>
            </w:r>
          </w:p>
        </w:tc>
        <w:tc>
          <w:tcPr>
            <w:tcW w:w="0" w:type="auto"/>
            <w:tcBorders>
              <w:top w:val="nil"/>
              <w:left w:val="nil"/>
              <w:bottom w:val="nil"/>
              <w:right w:val="nil"/>
            </w:tcBorders>
            <w:shd w:val="clear" w:color="auto" w:fill="auto"/>
            <w:noWrap/>
            <w:vAlign w:val="bottom"/>
            <w:hideMark/>
          </w:tcPr>
          <w:p w14:paraId="636A1D50" w14:textId="71F79DD6"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00</w:t>
            </w:r>
          </w:p>
        </w:tc>
      </w:tr>
      <w:tr w:rsidR="00037F3B" w:rsidRPr="00037F3B" w14:paraId="7C7E6ACC"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302DDEFD"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AD06EB1" w14:textId="1877E6F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081</w:t>
            </w:r>
          </w:p>
        </w:tc>
        <w:tc>
          <w:tcPr>
            <w:tcW w:w="0" w:type="auto"/>
            <w:tcBorders>
              <w:top w:val="nil"/>
              <w:left w:val="nil"/>
              <w:bottom w:val="nil"/>
              <w:right w:val="nil"/>
            </w:tcBorders>
            <w:shd w:val="clear" w:color="auto" w:fill="auto"/>
            <w:noWrap/>
            <w:vAlign w:val="bottom"/>
            <w:hideMark/>
          </w:tcPr>
          <w:p w14:paraId="593373E3" w14:textId="1259635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362</w:t>
            </w:r>
          </w:p>
        </w:tc>
        <w:tc>
          <w:tcPr>
            <w:tcW w:w="0" w:type="auto"/>
            <w:tcBorders>
              <w:top w:val="nil"/>
              <w:left w:val="nil"/>
              <w:bottom w:val="nil"/>
              <w:right w:val="nil"/>
            </w:tcBorders>
            <w:shd w:val="clear" w:color="auto" w:fill="auto"/>
            <w:noWrap/>
            <w:vAlign w:val="bottom"/>
            <w:hideMark/>
          </w:tcPr>
          <w:p w14:paraId="25F1A169" w14:textId="0F7CED9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761</w:t>
            </w:r>
          </w:p>
        </w:tc>
        <w:tc>
          <w:tcPr>
            <w:tcW w:w="0" w:type="auto"/>
            <w:tcBorders>
              <w:top w:val="nil"/>
              <w:left w:val="nil"/>
              <w:bottom w:val="nil"/>
              <w:right w:val="nil"/>
            </w:tcBorders>
            <w:shd w:val="clear" w:color="auto" w:fill="auto"/>
            <w:noWrap/>
            <w:vAlign w:val="bottom"/>
            <w:hideMark/>
          </w:tcPr>
          <w:p w14:paraId="41C9F9BC" w14:textId="5DAC71DF"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401</w:t>
            </w:r>
          </w:p>
        </w:tc>
      </w:tr>
      <w:tr w:rsidR="00037F3B" w:rsidRPr="00037F3B" w14:paraId="25BCDCFE"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8D41B95"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1C32E631" w14:textId="068F2B39"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421</w:t>
            </w:r>
          </w:p>
        </w:tc>
        <w:tc>
          <w:tcPr>
            <w:tcW w:w="0" w:type="auto"/>
            <w:tcBorders>
              <w:top w:val="nil"/>
              <w:left w:val="nil"/>
              <w:bottom w:val="nil"/>
              <w:right w:val="nil"/>
            </w:tcBorders>
            <w:shd w:val="clear" w:color="auto" w:fill="auto"/>
            <w:noWrap/>
            <w:vAlign w:val="bottom"/>
            <w:hideMark/>
          </w:tcPr>
          <w:p w14:paraId="67B5AF14" w14:textId="047264EB"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37</w:t>
            </w:r>
          </w:p>
        </w:tc>
        <w:tc>
          <w:tcPr>
            <w:tcW w:w="0" w:type="auto"/>
            <w:tcBorders>
              <w:top w:val="nil"/>
              <w:left w:val="nil"/>
              <w:bottom w:val="nil"/>
              <w:right w:val="nil"/>
            </w:tcBorders>
            <w:shd w:val="clear" w:color="auto" w:fill="auto"/>
            <w:noWrap/>
            <w:vAlign w:val="bottom"/>
            <w:hideMark/>
          </w:tcPr>
          <w:p w14:paraId="400A84D5" w14:textId="2540C4A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457</w:t>
            </w:r>
          </w:p>
        </w:tc>
        <w:tc>
          <w:tcPr>
            <w:tcW w:w="0" w:type="auto"/>
            <w:tcBorders>
              <w:top w:val="nil"/>
              <w:left w:val="nil"/>
              <w:bottom w:val="nil"/>
              <w:right w:val="nil"/>
            </w:tcBorders>
            <w:shd w:val="clear" w:color="auto" w:fill="auto"/>
            <w:noWrap/>
            <w:vAlign w:val="bottom"/>
            <w:hideMark/>
          </w:tcPr>
          <w:p w14:paraId="6E96AECD" w14:textId="62494110"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472</w:t>
            </w:r>
          </w:p>
        </w:tc>
      </w:tr>
      <w:tr w:rsidR="00037F3B" w:rsidRPr="00037F3B" w14:paraId="0A590599"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976D31D"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bottom"/>
            <w:hideMark/>
          </w:tcPr>
          <w:p w14:paraId="3E8DED61" w14:textId="74EF08C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806</w:t>
            </w:r>
          </w:p>
        </w:tc>
        <w:tc>
          <w:tcPr>
            <w:tcW w:w="0" w:type="auto"/>
            <w:tcBorders>
              <w:top w:val="nil"/>
              <w:left w:val="nil"/>
              <w:bottom w:val="nil"/>
              <w:right w:val="nil"/>
            </w:tcBorders>
            <w:shd w:val="clear" w:color="auto" w:fill="auto"/>
            <w:noWrap/>
            <w:vAlign w:val="bottom"/>
            <w:hideMark/>
          </w:tcPr>
          <w:p w14:paraId="65D88704" w14:textId="274CBE3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3053</w:t>
            </w:r>
          </w:p>
        </w:tc>
        <w:tc>
          <w:tcPr>
            <w:tcW w:w="0" w:type="auto"/>
            <w:tcBorders>
              <w:top w:val="nil"/>
              <w:left w:val="nil"/>
              <w:bottom w:val="nil"/>
              <w:right w:val="nil"/>
            </w:tcBorders>
            <w:shd w:val="clear" w:color="auto" w:fill="auto"/>
            <w:noWrap/>
            <w:vAlign w:val="bottom"/>
            <w:hideMark/>
          </w:tcPr>
          <w:p w14:paraId="3EC08A0E" w14:textId="44545E7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83</w:t>
            </w:r>
          </w:p>
        </w:tc>
        <w:tc>
          <w:tcPr>
            <w:tcW w:w="0" w:type="auto"/>
            <w:tcBorders>
              <w:top w:val="nil"/>
              <w:left w:val="nil"/>
              <w:bottom w:val="nil"/>
              <w:right w:val="nil"/>
            </w:tcBorders>
            <w:shd w:val="clear" w:color="auto" w:fill="auto"/>
            <w:noWrap/>
            <w:vAlign w:val="bottom"/>
            <w:hideMark/>
          </w:tcPr>
          <w:p w14:paraId="7B7D209C" w14:textId="128B5F78"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814</w:t>
            </w:r>
          </w:p>
        </w:tc>
      </w:tr>
      <w:tr w:rsidR="00037F3B" w:rsidRPr="00037F3B" w14:paraId="4E81EDAA"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4387B0D"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5D56B9A" w14:textId="5794BBA9"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560</w:t>
            </w:r>
          </w:p>
        </w:tc>
        <w:tc>
          <w:tcPr>
            <w:tcW w:w="0" w:type="auto"/>
            <w:tcBorders>
              <w:top w:val="nil"/>
              <w:left w:val="nil"/>
              <w:bottom w:val="nil"/>
              <w:right w:val="nil"/>
            </w:tcBorders>
            <w:shd w:val="clear" w:color="auto" w:fill="auto"/>
            <w:noWrap/>
            <w:vAlign w:val="bottom"/>
            <w:hideMark/>
          </w:tcPr>
          <w:p w14:paraId="778DD087" w14:textId="3A63B0D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216</w:t>
            </w:r>
          </w:p>
        </w:tc>
        <w:tc>
          <w:tcPr>
            <w:tcW w:w="0" w:type="auto"/>
            <w:tcBorders>
              <w:top w:val="nil"/>
              <w:left w:val="nil"/>
              <w:bottom w:val="nil"/>
              <w:right w:val="nil"/>
            </w:tcBorders>
            <w:shd w:val="clear" w:color="auto" w:fill="auto"/>
            <w:noWrap/>
            <w:vAlign w:val="bottom"/>
            <w:hideMark/>
          </w:tcPr>
          <w:p w14:paraId="1685C63A" w14:textId="0FD2596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56</w:t>
            </w:r>
          </w:p>
        </w:tc>
        <w:tc>
          <w:tcPr>
            <w:tcW w:w="0" w:type="auto"/>
            <w:tcBorders>
              <w:top w:val="nil"/>
              <w:left w:val="nil"/>
              <w:bottom w:val="nil"/>
              <w:right w:val="nil"/>
            </w:tcBorders>
            <w:shd w:val="clear" w:color="auto" w:fill="auto"/>
            <w:noWrap/>
            <w:vAlign w:val="bottom"/>
            <w:hideMark/>
          </w:tcPr>
          <w:p w14:paraId="25126A3A" w14:textId="40EB96E1"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511</w:t>
            </w:r>
          </w:p>
        </w:tc>
      </w:tr>
      <w:tr w:rsidR="00037F3B" w:rsidRPr="00037F3B" w14:paraId="65439A97"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9876E3E"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superius</w:t>
            </w:r>
            <w:proofErr w:type="spellEnd"/>
          </w:p>
        </w:tc>
        <w:tc>
          <w:tcPr>
            <w:tcW w:w="0" w:type="auto"/>
            <w:tcBorders>
              <w:top w:val="nil"/>
              <w:left w:val="single" w:sz="4" w:space="0" w:color="auto"/>
              <w:bottom w:val="nil"/>
              <w:right w:val="nil"/>
            </w:tcBorders>
            <w:shd w:val="clear" w:color="auto" w:fill="auto"/>
            <w:noWrap/>
            <w:vAlign w:val="bottom"/>
            <w:hideMark/>
          </w:tcPr>
          <w:p w14:paraId="0B9D386A" w14:textId="365E660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887</w:t>
            </w:r>
          </w:p>
        </w:tc>
        <w:tc>
          <w:tcPr>
            <w:tcW w:w="0" w:type="auto"/>
            <w:tcBorders>
              <w:top w:val="nil"/>
              <w:left w:val="nil"/>
              <w:bottom w:val="nil"/>
              <w:right w:val="nil"/>
            </w:tcBorders>
            <w:shd w:val="clear" w:color="auto" w:fill="auto"/>
            <w:noWrap/>
            <w:vAlign w:val="bottom"/>
            <w:hideMark/>
          </w:tcPr>
          <w:p w14:paraId="2989DF99" w14:textId="731B3CF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055</w:t>
            </w:r>
          </w:p>
        </w:tc>
        <w:tc>
          <w:tcPr>
            <w:tcW w:w="0" w:type="auto"/>
            <w:tcBorders>
              <w:top w:val="nil"/>
              <w:left w:val="nil"/>
              <w:bottom w:val="nil"/>
              <w:right w:val="nil"/>
            </w:tcBorders>
            <w:shd w:val="clear" w:color="auto" w:fill="auto"/>
            <w:noWrap/>
            <w:vAlign w:val="bottom"/>
            <w:hideMark/>
          </w:tcPr>
          <w:p w14:paraId="2953C70D" w14:textId="1634281E"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319</w:t>
            </w:r>
          </w:p>
        </w:tc>
        <w:tc>
          <w:tcPr>
            <w:tcW w:w="0" w:type="auto"/>
            <w:tcBorders>
              <w:top w:val="nil"/>
              <w:left w:val="nil"/>
              <w:bottom w:val="nil"/>
              <w:right w:val="nil"/>
            </w:tcBorders>
            <w:shd w:val="clear" w:color="auto" w:fill="auto"/>
            <w:noWrap/>
            <w:vAlign w:val="bottom"/>
            <w:hideMark/>
          </w:tcPr>
          <w:p w14:paraId="0E0808BB" w14:textId="469242ED"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54</w:t>
            </w:r>
          </w:p>
        </w:tc>
      </w:tr>
      <w:tr w:rsidR="00037F3B" w:rsidRPr="00037F3B" w14:paraId="505E2D97"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D8E7695"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0D682945" w14:textId="4B03A52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543</w:t>
            </w:r>
          </w:p>
        </w:tc>
        <w:tc>
          <w:tcPr>
            <w:tcW w:w="0" w:type="auto"/>
            <w:tcBorders>
              <w:top w:val="nil"/>
              <w:left w:val="nil"/>
              <w:bottom w:val="nil"/>
              <w:right w:val="nil"/>
            </w:tcBorders>
            <w:shd w:val="clear" w:color="auto" w:fill="auto"/>
            <w:noWrap/>
            <w:vAlign w:val="bottom"/>
            <w:hideMark/>
          </w:tcPr>
          <w:p w14:paraId="7003E859" w14:textId="694D514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732</w:t>
            </w:r>
          </w:p>
        </w:tc>
        <w:tc>
          <w:tcPr>
            <w:tcW w:w="0" w:type="auto"/>
            <w:tcBorders>
              <w:top w:val="nil"/>
              <w:left w:val="nil"/>
              <w:bottom w:val="nil"/>
              <w:right w:val="nil"/>
            </w:tcBorders>
            <w:shd w:val="clear" w:color="auto" w:fill="auto"/>
            <w:noWrap/>
            <w:vAlign w:val="bottom"/>
            <w:hideMark/>
          </w:tcPr>
          <w:p w14:paraId="60F58595" w14:textId="0729012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48</w:t>
            </w:r>
          </w:p>
        </w:tc>
        <w:tc>
          <w:tcPr>
            <w:tcW w:w="0" w:type="auto"/>
            <w:tcBorders>
              <w:top w:val="nil"/>
              <w:left w:val="nil"/>
              <w:bottom w:val="nil"/>
              <w:right w:val="nil"/>
            </w:tcBorders>
            <w:shd w:val="clear" w:color="auto" w:fill="auto"/>
            <w:noWrap/>
            <w:vAlign w:val="bottom"/>
            <w:hideMark/>
          </w:tcPr>
          <w:p w14:paraId="46128AA8" w14:textId="36F3B2DD"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08</w:t>
            </w:r>
          </w:p>
        </w:tc>
      </w:tr>
      <w:tr w:rsidR="00037F3B" w:rsidRPr="00037F3B" w14:paraId="2E79C984"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807DC89"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auto"/>
            <w:noWrap/>
            <w:vAlign w:val="bottom"/>
            <w:hideMark/>
          </w:tcPr>
          <w:p w14:paraId="70A45613" w14:textId="29DFC81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13</w:t>
            </w:r>
          </w:p>
        </w:tc>
        <w:tc>
          <w:tcPr>
            <w:tcW w:w="0" w:type="auto"/>
            <w:tcBorders>
              <w:top w:val="nil"/>
              <w:left w:val="nil"/>
              <w:bottom w:val="nil"/>
              <w:right w:val="nil"/>
            </w:tcBorders>
            <w:shd w:val="clear" w:color="auto" w:fill="auto"/>
            <w:noWrap/>
            <w:vAlign w:val="bottom"/>
            <w:hideMark/>
          </w:tcPr>
          <w:p w14:paraId="6B86FCBA" w14:textId="471DABDE"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009</w:t>
            </w:r>
          </w:p>
        </w:tc>
        <w:tc>
          <w:tcPr>
            <w:tcW w:w="0" w:type="auto"/>
            <w:tcBorders>
              <w:top w:val="nil"/>
              <w:left w:val="nil"/>
              <w:bottom w:val="nil"/>
              <w:right w:val="nil"/>
            </w:tcBorders>
            <w:shd w:val="clear" w:color="auto" w:fill="auto"/>
            <w:noWrap/>
            <w:vAlign w:val="bottom"/>
            <w:hideMark/>
          </w:tcPr>
          <w:p w14:paraId="349A6614" w14:textId="236092CB"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791</w:t>
            </w:r>
          </w:p>
        </w:tc>
        <w:tc>
          <w:tcPr>
            <w:tcW w:w="0" w:type="auto"/>
            <w:tcBorders>
              <w:top w:val="nil"/>
              <w:left w:val="nil"/>
              <w:bottom w:val="nil"/>
              <w:right w:val="nil"/>
            </w:tcBorders>
            <w:shd w:val="clear" w:color="auto" w:fill="auto"/>
            <w:noWrap/>
            <w:vAlign w:val="bottom"/>
            <w:hideMark/>
          </w:tcPr>
          <w:p w14:paraId="224AE682" w14:textId="65C48A0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38</w:t>
            </w:r>
          </w:p>
        </w:tc>
      </w:tr>
      <w:tr w:rsidR="00037F3B" w:rsidRPr="00037F3B" w14:paraId="4F69103C"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134A0F3"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2B0F5582" w14:textId="768FA87F"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987</w:t>
            </w:r>
          </w:p>
        </w:tc>
        <w:tc>
          <w:tcPr>
            <w:tcW w:w="0" w:type="auto"/>
            <w:tcBorders>
              <w:top w:val="nil"/>
              <w:left w:val="nil"/>
              <w:bottom w:val="nil"/>
              <w:right w:val="nil"/>
            </w:tcBorders>
            <w:shd w:val="clear" w:color="auto" w:fill="auto"/>
            <w:noWrap/>
            <w:vAlign w:val="bottom"/>
            <w:hideMark/>
          </w:tcPr>
          <w:p w14:paraId="06501DCB" w14:textId="30F9D6CF"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606</w:t>
            </w:r>
          </w:p>
        </w:tc>
        <w:tc>
          <w:tcPr>
            <w:tcW w:w="0" w:type="auto"/>
            <w:tcBorders>
              <w:top w:val="nil"/>
              <w:left w:val="nil"/>
              <w:bottom w:val="nil"/>
              <w:right w:val="nil"/>
            </w:tcBorders>
            <w:shd w:val="clear" w:color="auto" w:fill="auto"/>
            <w:noWrap/>
            <w:vAlign w:val="bottom"/>
            <w:hideMark/>
          </w:tcPr>
          <w:p w14:paraId="4A93A5C0" w14:textId="0A03B97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2827</w:t>
            </w:r>
          </w:p>
        </w:tc>
        <w:tc>
          <w:tcPr>
            <w:tcW w:w="0" w:type="auto"/>
            <w:tcBorders>
              <w:top w:val="nil"/>
              <w:left w:val="nil"/>
              <w:bottom w:val="nil"/>
              <w:right w:val="nil"/>
            </w:tcBorders>
            <w:shd w:val="clear" w:color="auto" w:fill="auto"/>
            <w:noWrap/>
            <w:vAlign w:val="bottom"/>
            <w:hideMark/>
          </w:tcPr>
          <w:p w14:paraId="1D4A88A6" w14:textId="0C084B3C"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140</w:t>
            </w:r>
          </w:p>
        </w:tc>
      </w:tr>
      <w:tr w:rsidR="00037F3B" w:rsidRPr="00037F3B" w14:paraId="29AF08F2"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0CA0B607"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0C73D10F" w14:textId="312BFE9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271</w:t>
            </w:r>
          </w:p>
        </w:tc>
        <w:tc>
          <w:tcPr>
            <w:tcW w:w="0" w:type="auto"/>
            <w:tcBorders>
              <w:top w:val="nil"/>
              <w:left w:val="nil"/>
              <w:bottom w:val="nil"/>
              <w:right w:val="nil"/>
            </w:tcBorders>
            <w:shd w:val="clear" w:color="auto" w:fill="auto"/>
            <w:noWrap/>
            <w:vAlign w:val="bottom"/>
            <w:hideMark/>
          </w:tcPr>
          <w:p w14:paraId="5227EDDC" w14:textId="4AEDDDC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49</w:t>
            </w:r>
          </w:p>
        </w:tc>
        <w:tc>
          <w:tcPr>
            <w:tcW w:w="0" w:type="auto"/>
            <w:tcBorders>
              <w:top w:val="nil"/>
              <w:left w:val="nil"/>
              <w:bottom w:val="nil"/>
              <w:right w:val="nil"/>
            </w:tcBorders>
            <w:shd w:val="clear" w:color="auto" w:fill="auto"/>
            <w:noWrap/>
            <w:vAlign w:val="bottom"/>
            <w:hideMark/>
          </w:tcPr>
          <w:p w14:paraId="60DD00B7" w14:textId="248CD970"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70</w:t>
            </w:r>
          </w:p>
        </w:tc>
        <w:tc>
          <w:tcPr>
            <w:tcW w:w="0" w:type="auto"/>
            <w:tcBorders>
              <w:top w:val="nil"/>
              <w:left w:val="nil"/>
              <w:bottom w:val="nil"/>
              <w:right w:val="nil"/>
            </w:tcBorders>
            <w:shd w:val="clear" w:color="auto" w:fill="auto"/>
            <w:noWrap/>
            <w:vAlign w:val="bottom"/>
            <w:hideMark/>
          </w:tcPr>
          <w:p w14:paraId="1971469F" w14:textId="6D2A30D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30</w:t>
            </w:r>
          </w:p>
        </w:tc>
      </w:tr>
      <w:tr w:rsidR="00037F3B" w:rsidRPr="00037F3B" w14:paraId="5C2CF3D3"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3AF6F4D2"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F1AEC04" w14:textId="578068D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26</w:t>
            </w:r>
          </w:p>
        </w:tc>
        <w:tc>
          <w:tcPr>
            <w:tcW w:w="0" w:type="auto"/>
            <w:tcBorders>
              <w:top w:val="nil"/>
              <w:left w:val="nil"/>
              <w:bottom w:val="nil"/>
              <w:right w:val="nil"/>
            </w:tcBorders>
            <w:shd w:val="clear" w:color="auto" w:fill="auto"/>
            <w:noWrap/>
            <w:vAlign w:val="bottom"/>
            <w:hideMark/>
          </w:tcPr>
          <w:p w14:paraId="36DD131F" w14:textId="38390EA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29</w:t>
            </w:r>
          </w:p>
        </w:tc>
        <w:tc>
          <w:tcPr>
            <w:tcW w:w="0" w:type="auto"/>
            <w:tcBorders>
              <w:top w:val="nil"/>
              <w:left w:val="nil"/>
              <w:bottom w:val="nil"/>
              <w:right w:val="nil"/>
            </w:tcBorders>
            <w:shd w:val="clear" w:color="auto" w:fill="auto"/>
            <w:noWrap/>
            <w:vAlign w:val="bottom"/>
            <w:hideMark/>
          </w:tcPr>
          <w:p w14:paraId="5A33528B" w14:textId="28DD8E2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08</w:t>
            </w:r>
          </w:p>
        </w:tc>
        <w:tc>
          <w:tcPr>
            <w:tcW w:w="0" w:type="auto"/>
            <w:tcBorders>
              <w:top w:val="nil"/>
              <w:left w:val="nil"/>
              <w:bottom w:val="nil"/>
              <w:right w:val="nil"/>
            </w:tcBorders>
            <w:shd w:val="clear" w:color="auto" w:fill="auto"/>
            <w:noWrap/>
            <w:vAlign w:val="bottom"/>
            <w:hideMark/>
          </w:tcPr>
          <w:p w14:paraId="7DF286DE" w14:textId="6F3CEAC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621</w:t>
            </w:r>
          </w:p>
        </w:tc>
      </w:tr>
      <w:tr w:rsidR="00037F3B" w:rsidRPr="00037F3B" w14:paraId="431E0B6F"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392C530"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bottom"/>
            <w:hideMark/>
          </w:tcPr>
          <w:p w14:paraId="70A38C9D" w14:textId="2A8F54C0"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239</w:t>
            </w:r>
          </w:p>
        </w:tc>
        <w:tc>
          <w:tcPr>
            <w:tcW w:w="0" w:type="auto"/>
            <w:tcBorders>
              <w:top w:val="nil"/>
              <w:left w:val="nil"/>
              <w:bottom w:val="nil"/>
              <w:right w:val="nil"/>
            </w:tcBorders>
            <w:shd w:val="clear" w:color="auto" w:fill="auto"/>
            <w:noWrap/>
            <w:vAlign w:val="bottom"/>
            <w:hideMark/>
          </w:tcPr>
          <w:p w14:paraId="4D565C7E" w14:textId="0EC8054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52</w:t>
            </w:r>
          </w:p>
        </w:tc>
        <w:tc>
          <w:tcPr>
            <w:tcW w:w="0" w:type="auto"/>
            <w:tcBorders>
              <w:top w:val="nil"/>
              <w:left w:val="nil"/>
              <w:bottom w:val="nil"/>
              <w:right w:val="nil"/>
            </w:tcBorders>
            <w:shd w:val="clear" w:color="auto" w:fill="auto"/>
            <w:noWrap/>
            <w:vAlign w:val="bottom"/>
            <w:hideMark/>
          </w:tcPr>
          <w:p w14:paraId="0527388D" w14:textId="56C63C3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2620</w:t>
            </w:r>
          </w:p>
        </w:tc>
        <w:tc>
          <w:tcPr>
            <w:tcW w:w="0" w:type="auto"/>
            <w:tcBorders>
              <w:top w:val="nil"/>
              <w:left w:val="nil"/>
              <w:bottom w:val="nil"/>
              <w:right w:val="nil"/>
            </w:tcBorders>
            <w:shd w:val="clear" w:color="auto" w:fill="auto"/>
            <w:noWrap/>
            <w:vAlign w:val="bottom"/>
            <w:hideMark/>
          </w:tcPr>
          <w:p w14:paraId="4CB1267B" w14:textId="79276BB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3537</w:t>
            </w:r>
          </w:p>
        </w:tc>
      </w:tr>
      <w:tr w:rsidR="00037F3B" w:rsidRPr="00037F3B" w14:paraId="02FB54AE"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72A9777D" w14:textId="77777777" w:rsidR="00037F3B" w:rsidRPr="00037F3B" w:rsidRDefault="00037F3B" w:rsidP="00037F3B">
            <w:pPr>
              <w:spacing w:before="0" w:after="0"/>
              <w:jc w:val="center"/>
              <w:rPr>
                <w:rFonts w:eastAsia="Times New Roman" w:cs="Times New Roman"/>
                <w:b/>
                <w:i/>
                <w:color w:val="000000"/>
                <w:szCs w:val="24"/>
              </w:rPr>
            </w:pPr>
            <w:r w:rsidRPr="00037F3B">
              <w:rPr>
                <w:rFonts w:eastAsia="Times New Roman" w:cs="Times New Roman"/>
                <w:b/>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6A59F244" w14:textId="7B22FC6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1605</w:t>
            </w:r>
          </w:p>
        </w:tc>
        <w:tc>
          <w:tcPr>
            <w:tcW w:w="0" w:type="auto"/>
            <w:tcBorders>
              <w:top w:val="nil"/>
              <w:left w:val="nil"/>
              <w:bottom w:val="nil"/>
              <w:right w:val="nil"/>
            </w:tcBorders>
            <w:shd w:val="clear" w:color="auto" w:fill="auto"/>
            <w:noWrap/>
            <w:vAlign w:val="bottom"/>
            <w:hideMark/>
          </w:tcPr>
          <w:p w14:paraId="17AFFE49" w14:textId="315A6CD3"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233</w:t>
            </w:r>
          </w:p>
        </w:tc>
        <w:tc>
          <w:tcPr>
            <w:tcW w:w="0" w:type="auto"/>
            <w:tcBorders>
              <w:top w:val="nil"/>
              <w:left w:val="nil"/>
              <w:bottom w:val="nil"/>
              <w:right w:val="nil"/>
            </w:tcBorders>
            <w:shd w:val="clear" w:color="auto" w:fill="auto"/>
            <w:noWrap/>
            <w:vAlign w:val="bottom"/>
            <w:hideMark/>
          </w:tcPr>
          <w:p w14:paraId="55BAF95B" w14:textId="262BE17A"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85</w:t>
            </w:r>
          </w:p>
        </w:tc>
        <w:tc>
          <w:tcPr>
            <w:tcW w:w="0" w:type="auto"/>
            <w:tcBorders>
              <w:top w:val="nil"/>
              <w:left w:val="nil"/>
              <w:bottom w:val="nil"/>
              <w:right w:val="nil"/>
            </w:tcBorders>
            <w:shd w:val="clear" w:color="auto" w:fill="auto"/>
            <w:noWrap/>
            <w:vAlign w:val="bottom"/>
            <w:hideMark/>
          </w:tcPr>
          <w:p w14:paraId="00FCF2CD" w14:textId="506F4008"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308</w:t>
            </w:r>
          </w:p>
        </w:tc>
      </w:tr>
    </w:tbl>
    <w:p w14:paraId="399B7097" w14:textId="77777777" w:rsidR="00E23FA8" w:rsidRDefault="00E23FA8" w:rsidP="00916685"/>
    <w:p w14:paraId="5F691F2D" w14:textId="2BC63D7D" w:rsidR="00F14453" w:rsidRDefault="00F14453" w:rsidP="00F14453">
      <w:pPr>
        <w:pStyle w:val="Heading4"/>
      </w:pPr>
      <w:r>
        <w:t>Comparison of Arslan ML – Arslan Auto, Julie ML – Julie Auto, etc. 2 way comparison to make sure that the automatic landmarking doesn’t add error</w:t>
      </w:r>
    </w:p>
    <w:p w14:paraId="721F4DAB" w14:textId="779E857A" w:rsidR="002C07D1" w:rsidRDefault="002C07D1" w:rsidP="002C07D1">
      <w:pPr>
        <w:pStyle w:val="Heading4"/>
      </w:pPr>
      <w:r>
        <w:t>Comparison of inter-observer error</w:t>
      </w:r>
      <w:r w:rsidR="009441BD">
        <w:t>s</w:t>
      </w:r>
      <w:r>
        <w:t xml:space="preserve"> </w:t>
      </w:r>
      <w:r w:rsidR="00052E83">
        <w:t xml:space="preserve">(not sure if I want to keep this) </w:t>
      </w:r>
    </w:p>
    <w:p w14:paraId="6498D9BF" w14:textId="708C7FBB" w:rsidR="00AA611C" w:rsidRDefault="009441BD" w:rsidP="00904E53">
      <w:r>
        <w:t>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w:t>
      </w:r>
      <w:r w:rsidR="006A0C6D">
        <w:t xml:space="preserve"> (Sup Table X)</w:t>
      </w:r>
      <w:r>
        <w:t>. These values can then be compared to the inter-observer error calculated using just the manual landmarks, described in section 2.3.4</w:t>
      </w:r>
      <w:r w:rsidR="007E77DC">
        <w:t>.</w:t>
      </w:r>
      <w:r>
        <w:t>1.</w:t>
      </w:r>
      <w:r w:rsidR="00AA611C">
        <w:t xml:space="preserve"> We additionally performed </w:t>
      </w:r>
      <w:proofErr w:type="spellStart"/>
      <w:r w:rsidR="00AA611C">
        <w:t>Levene’s</w:t>
      </w:r>
      <w:proofErr w:type="spellEnd"/>
      <w:r w:rsidR="00AA611C">
        <w:t xml:space="preserve"> test</w:t>
      </w:r>
      <w:r w:rsidR="00A23BB5">
        <w:t xml:space="preserve"> </w:t>
      </w:r>
      <w:r w:rsidR="00A23BB5">
        <w:fldChar w:fldCharType="begin" w:fldLock="1"/>
      </w:r>
      <w:r w:rsidR="005D578F">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mendeley":{"formattedCitation":"(Levene, 1960)","plainTextFormattedCitation":"(Levene, 1960)","previouslyFormattedCitation":"(Levene, 1960)"},"properties":{"noteIndex":0},"schema":"https://github.com/citation-style-language/schema/raw/master/csl-citation.json"}</w:instrText>
      </w:r>
      <w:r w:rsidR="00A23BB5">
        <w:fldChar w:fldCharType="separate"/>
      </w:r>
      <w:r w:rsidR="00A23BB5" w:rsidRPr="00A23BB5">
        <w:rPr>
          <w:noProof/>
        </w:rPr>
        <w:t>(Levene, 1960)</w:t>
      </w:r>
      <w:r w:rsidR="00A23BB5">
        <w:fldChar w:fldCharType="end"/>
      </w:r>
      <w:r w:rsidR="00A23BB5">
        <w:t xml:space="preserve"> </w:t>
      </w:r>
      <w:r w:rsidR="00AA611C">
        <w:t xml:space="preserve">to determine if the variances of the inter-observer errors calculated using the manual and </w:t>
      </w:r>
      <w:r w:rsidR="00AA611C">
        <w:lastRenderedPageBreak/>
        <w:t xml:space="preserve">automatic landmarks were equal (the null hypothesis) or unequal (the alternative hypothesis; Table X). </w:t>
      </w:r>
    </w:p>
    <w:p w14:paraId="5696833B" w14:textId="4810229F" w:rsidR="00904E53" w:rsidRDefault="00AA611C" w:rsidP="00904E53">
      <w:r>
        <w:rPr>
          <w:b/>
        </w:rPr>
        <w:t xml:space="preserve">Table X. Comparison of inter-observer errors. </w:t>
      </w:r>
      <w:r>
        <w:t xml:space="preserve">The standard deviation between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996"/>
        <w:gridCol w:w="1330"/>
      </w:tblGrid>
      <w:tr w:rsidR="00BF03C6" w:rsidRPr="00BF03C6" w14:paraId="62824408" w14:textId="77777777" w:rsidTr="00AA611C">
        <w:trPr>
          <w:trHeight w:val="310"/>
        </w:trPr>
        <w:tc>
          <w:tcPr>
            <w:tcW w:w="0" w:type="auto"/>
            <w:tcBorders>
              <w:top w:val="nil"/>
              <w:left w:val="nil"/>
              <w:bottom w:val="single" w:sz="4" w:space="0" w:color="auto"/>
              <w:right w:val="single" w:sz="4" w:space="0" w:color="auto"/>
            </w:tcBorders>
            <w:vAlign w:val="center"/>
          </w:tcPr>
          <w:p w14:paraId="32CD7879" w14:textId="57F18D2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702BEAEA" w14:textId="33E8E509"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Manual</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5FDFF516" w14:textId="4394FCED"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Auto</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2DCA445B" w14:textId="5C3A8BDB"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F</w:t>
            </w:r>
            <w:r w:rsidRPr="00AA611C">
              <w:rPr>
                <w:rFonts w:eastAsia="Times New Roman" w:cs="Times New Roman"/>
                <w:i/>
                <w:color w:val="000000"/>
                <w:szCs w:val="24"/>
              </w:rPr>
              <w:t xml:space="preserve"> value</w:t>
            </w:r>
          </w:p>
        </w:tc>
        <w:tc>
          <w:tcPr>
            <w:tcW w:w="0" w:type="auto"/>
            <w:tcBorders>
              <w:top w:val="nil"/>
              <w:left w:val="nil"/>
              <w:bottom w:val="single" w:sz="4" w:space="0" w:color="auto"/>
              <w:right w:val="nil"/>
            </w:tcBorders>
            <w:shd w:val="clear" w:color="auto" w:fill="auto"/>
            <w:noWrap/>
            <w:vAlign w:val="center"/>
            <w:hideMark/>
          </w:tcPr>
          <w:p w14:paraId="43AD1819" w14:textId="284D691F"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P</w:t>
            </w:r>
            <w:r w:rsidRPr="00AA611C">
              <w:rPr>
                <w:rFonts w:eastAsia="Times New Roman" w:cs="Times New Roman"/>
                <w:i/>
                <w:color w:val="000000"/>
                <w:szCs w:val="24"/>
              </w:rPr>
              <w:t xml:space="preserve"> value</w:t>
            </w:r>
          </w:p>
        </w:tc>
      </w:tr>
      <w:tr w:rsidR="00BF03C6" w:rsidRPr="00BF03C6" w14:paraId="0B213B96" w14:textId="77777777" w:rsidTr="00AA611C">
        <w:trPr>
          <w:trHeight w:val="310"/>
        </w:trPr>
        <w:tc>
          <w:tcPr>
            <w:tcW w:w="0" w:type="auto"/>
            <w:tcBorders>
              <w:top w:val="single" w:sz="4" w:space="0" w:color="auto"/>
              <w:left w:val="nil"/>
              <w:bottom w:val="nil"/>
              <w:right w:val="single" w:sz="4" w:space="0" w:color="auto"/>
            </w:tcBorders>
            <w:vAlign w:val="center"/>
          </w:tcPr>
          <w:p w14:paraId="2C90FFA9" w14:textId="68C0159C"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A78D5A7" w14:textId="0F939A3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067</w:t>
            </w:r>
          </w:p>
        </w:tc>
        <w:tc>
          <w:tcPr>
            <w:tcW w:w="0" w:type="auto"/>
            <w:tcBorders>
              <w:top w:val="single" w:sz="4" w:space="0" w:color="auto"/>
              <w:left w:val="nil"/>
              <w:bottom w:val="nil"/>
              <w:right w:val="nil"/>
            </w:tcBorders>
            <w:shd w:val="clear" w:color="auto" w:fill="auto"/>
            <w:noWrap/>
            <w:vAlign w:val="center"/>
            <w:hideMark/>
          </w:tcPr>
          <w:p w14:paraId="48A92CF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728</w:t>
            </w:r>
          </w:p>
        </w:tc>
        <w:tc>
          <w:tcPr>
            <w:tcW w:w="0" w:type="auto"/>
            <w:tcBorders>
              <w:top w:val="single" w:sz="4" w:space="0" w:color="auto"/>
              <w:left w:val="nil"/>
              <w:bottom w:val="nil"/>
              <w:right w:val="nil"/>
            </w:tcBorders>
            <w:shd w:val="clear" w:color="auto" w:fill="auto"/>
            <w:noWrap/>
            <w:vAlign w:val="center"/>
            <w:hideMark/>
          </w:tcPr>
          <w:p w14:paraId="1D2F4D5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59.6244</w:t>
            </w:r>
          </w:p>
        </w:tc>
        <w:tc>
          <w:tcPr>
            <w:tcW w:w="0" w:type="auto"/>
            <w:tcBorders>
              <w:top w:val="single" w:sz="4" w:space="0" w:color="auto"/>
              <w:left w:val="nil"/>
              <w:bottom w:val="nil"/>
              <w:right w:val="nil"/>
            </w:tcBorders>
            <w:shd w:val="clear" w:color="auto" w:fill="auto"/>
            <w:noWrap/>
            <w:vAlign w:val="center"/>
            <w:hideMark/>
          </w:tcPr>
          <w:p w14:paraId="3AB69FE7" w14:textId="74CDD9EA"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8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1</w:t>
            </w:r>
          </w:p>
        </w:tc>
      </w:tr>
      <w:tr w:rsidR="00BF03C6" w:rsidRPr="00BF03C6" w14:paraId="60899272" w14:textId="77777777" w:rsidTr="00AA611C">
        <w:trPr>
          <w:trHeight w:val="310"/>
        </w:trPr>
        <w:tc>
          <w:tcPr>
            <w:tcW w:w="0" w:type="auto"/>
            <w:tcBorders>
              <w:top w:val="nil"/>
              <w:left w:val="nil"/>
              <w:bottom w:val="nil"/>
              <w:right w:val="single" w:sz="4" w:space="0" w:color="auto"/>
            </w:tcBorders>
            <w:vAlign w:val="center"/>
          </w:tcPr>
          <w:p w14:paraId="6C4D7005" w14:textId="2C09EDB8"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14F794BB" w14:textId="51ACC6A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7</w:t>
            </w:r>
          </w:p>
        </w:tc>
        <w:tc>
          <w:tcPr>
            <w:tcW w:w="0" w:type="auto"/>
            <w:tcBorders>
              <w:top w:val="nil"/>
              <w:left w:val="nil"/>
              <w:bottom w:val="nil"/>
              <w:right w:val="nil"/>
            </w:tcBorders>
            <w:shd w:val="clear" w:color="auto" w:fill="auto"/>
            <w:noWrap/>
            <w:vAlign w:val="center"/>
            <w:hideMark/>
          </w:tcPr>
          <w:p w14:paraId="791175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133</w:t>
            </w:r>
          </w:p>
        </w:tc>
        <w:tc>
          <w:tcPr>
            <w:tcW w:w="0" w:type="auto"/>
            <w:tcBorders>
              <w:top w:val="nil"/>
              <w:left w:val="nil"/>
              <w:bottom w:val="nil"/>
              <w:right w:val="nil"/>
            </w:tcBorders>
            <w:shd w:val="clear" w:color="auto" w:fill="auto"/>
            <w:noWrap/>
            <w:vAlign w:val="center"/>
            <w:hideMark/>
          </w:tcPr>
          <w:p w14:paraId="2DE8639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2.2346</w:t>
            </w:r>
          </w:p>
        </w:tc>
        <w:tc>
          <w:tcPr>
            <w:tcW w:w="0" w:type="auto"/>
            <w:tcBorders>
              <w:top w:val="nil"/>
              <w:left w:val="nil"/>
              <w:bottom w:val="nil"/>
              <w:right w:val="nil"/>
            </w:tcBorders>
            <w:shd w:val="clear" w:color="auto" w:fill="auto"/>
            <w:noWrap/>
            <w:vAlign w:val="center"/>
            <w:hideMark/>
          </w:tcPr>
          <w:p w14:paraId="47429637" w14:textId="73096944"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1</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33841DC8" w14:textId="77777777" w:rsidTr="00AA611C">
        <w:trPr>
          <w:trHeight w:val="310"/>
        </w:trPr>
        <w:tc>
          <w:tcPr>
            <w:tcW w:w="0" w:type="auto"/>
            <w:tcBorders>
              <w:top w:val="nil"/>
              <w:left w:val="nil"/>
              <w:bottom w:val="nil"/>
              <w:right w:val="single" w:sz="4" w:space="0" w:color="auto"/>
            </w:tcBorders>
            <w:vAlign w:val="center"/>
          </w:tcPr>
          <w:p w14:paraId="3C8812E5" w14:textId="13F182D7"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8C410C9" w14:textId="71CF65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182</w:t>
            </w:r>
          </w:p>
        </w:tc>
        <w:tc>
          <w:tcPr>
            <w:tcW w:w="0" w:type="auto"/>
            <w:tcBorders>
              <w:top w:val="nil"/>
              <w:left w:val="nil"/>
              <w:bottom w:val="nil"/>
              <w:right w:val="nil"/>
            </w:tcBorders>
            <w:shd w:val="clear" w:color="auto" w:fill="auto"/>
            <w:noWrap/>
            <w:vAlign w:val="center"/>
            <w:hideMark/>
          </w:tcPr>
          <w:p w14:paraId="34C49BA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998</w:t>
            </w:r>
          </w:p>
        </w:tc>
        <w:tc>
          <w:tcPr>
            <w:tcW w:w="0" w:type="auto"/>
            <w:tcBorders>
              <w:top w:val="nil"/>
              <w:left w:val="nil"/>
              <w:bottom w:val="nil"/>
              <w:right w:val="nil"/>
            </w:tcBorders>
            <w:shd w:val="clear" w:color="auto" w:fill="auto"/>
            <w:noWrap/>
            <w:vAlign w:val="center"/>
            <w:hideMark/>
          </w:tcPr>
          <w:p w14:paraId="75951F9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6453</w:t>
            </w:r>
          </w:p>
        </w:tc>
        <w:tc>
          <w:tcPr>
            <w:tcW w:w="0" w:type="auto"/>
            <w:tcBorders>
              <w:top w:val="nil"/>
              <w:left w:val="nil"/>
              <w:bottom w:val="nil"/>
              <w:right w:val="nil"/>
            </w:tcBorders>
            <w:shd w:val="clear" w:color="auto" w:fill="auto"/>
            <w:noWrap/>
            <w:vAlign w:val="center"/>
            <w:hideMark/>
          </w:tcPr>
          <w:p w14:paraId="74E94189"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341</w:t>
            </w:r>
          </w:p>
        </w:tc>
      </w:tr>
      <w:tr w:rsidR="00BF03C6" w:rsidRPr="00BF03C6" w14:paraId="30EE7F9A" w14:textId="77777777" w:rsidTr="00AA611C">
        <w:trPr>
          <w:trHeight w:val="310"/>
        </w:trPr>
        <w:tc>
          <w:tcPr>
            <w:tcW w:w="0" w:type="auto"/>
            <w:tcBorders>
              <w:top w:val="nil"/>
              <w:left w:val="nil"/>
              <w:bottom w:val="nil"/>
              <w:right w:val="single" w:sz="4" w:space="0" w:color="auto"/>
            </w:tcBorders>
            <w:vAlign w:val="center"/>
          </w:tcPr>
          <w:p w14:paraId="6334A249" w14:textId="333521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E77429E" w14:textId="4B49A46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84</w:t>
            </w:r>
          </w:p>
        </w:tc>
        <w:tc>
          <w:tcPr>
            <w:tcW w:w="0" w:type="auto"/>
            <w:tcBorders>
              <w:top w:val="nil"/>
              <w:left w:val="nil"/>
              <w:bottom w:val="nil"/>
              <w:right w:val="nil"/>
            </w:tcBorders>
            <w:shd w:val="clear" w:color="auto" w:fill="auto"/>
            <w:noWrap/>
            <w:vAlign w:val="center"/>
            <w:hideMark/>
          </w:tcPr>
          <w:p w14:paraId="704393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637</w:t>
            </w:r>
          </w:p>
        </w:tc>
        <w:tc>
          <w:tcPr>
            <w:tcW w:w="0" w:type="auto"/>
            <w:tcBorders>
              <w:top w:val="nil"/>
              <w:left w:val="nil"/>
              <w:bottom w:val="nil"/>
              <w:right w:val="nil"/>
            </w:tcBorders>
            <w:shd w:val="clear" w:color="auto" w:fill="auto"/>
            <w:noWrap/>
            <w:vAlign w:val="center"/>
            <w:hideMark/>
          </w:tcPr>
          <w:p w14:paraId="6B87D30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5101</w:t>
            </w:r>
          </w:p>
        </w:tc>
        <w:tc>
          <w:tcPr>
            <w:tcW w:w="0" w:type="auto"/>
            <w:tcBorders>
              <w:top w:val="nil"/>
              <w:left w:val="nil"/>
              <w:bottom w:val="nil"/>
              <w:right w:val="nil"/>
            </w:tcBorders>
            <w:shd w:val="clear" w:color="auto" w:fill="auto"/>
            <w:noWrap/>
            <w:vAlign w:val="center"/>
            <w:hideMark/>
          </w:tcPr>
          <w:p w14:paraId="54B7F994" w14:textId="4D78597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29FB98C3" w14:textId="77777777" w:rsidTr="00AA611C">
        <w:trPr>
          <w:trHeight w:val="310"/>
        </w:trPr>
        <w:tc>
          <w:tcPr>
            <w:tcW w:w="0" w:type="auto"/>
            <w:tcBorders>
              <w:top w:val="nil"/>
              <w:left w:val="nil"/>
              <w:bottom w:val="nil"/>
              <w:right w:val="single" w:sz="4" w:space="0" w:color="auto"/>
            </w:tcBorders>
            <w:vAlign w:val="center"/>
          </w:tcPr>
          <w:p w14:paraId="1D7677BF" w14:textId="1845FE6F"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48A212CF" w14:textId="7542C46D"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81</w:t>
            </w:r>
          </w:p>
        </w:tc>
        <w:tc>
          <w:tcPr>
            <w:tcW w:w="0" w:type="auto"/>
            <w:tcBorders>
              <w:top w:val="nil"/>
              <w:left w:val="nil"/>
              <w:bottom w:val="nil"/>
              <w:right w:val="nil"/>
            </w:tcBorders>
            <w:shd w:val="clear" w:color="auto" w:fill="auto"/>
            <w:noWrap/>
            <w:vAlign w:val="center"/>
            <w:hideMark/>
          </w:tcPr>
          <w:p w14:paraId="0CB85D3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11</w:t>
            </w:r>
          </w:p>
        </w:tc>
        <w:tc>
          <w:tcPr>
            <w:tcW w:w="0" w:type="auto"/>
            <w:tcBorders>
              <w:top w:val="nil"/>
              <w:left w:val="nil"/>
              <w:bottom w:val="nil"/>
              <w:right w:val="nil"/>
            </w:tcBorders>
            <w:shd w:val="clear" w:color="auto" w:fill="auto"/>
            <w:noWrap/>
            <w:vAlign w:val="center"/>
            <w:hideMark/>
          </w:tcPr>
          <w:p w14:paraId="17DC4A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9.1832</w:t>
            </w:r>
          </w:p>
        </w:tc>
        <w:tc>
          <w:tcPr>
            <w:tcW w:w="0" w:type="auto"/>
            <w:tcBorders>
              <w:top w:val="nil"/>
              <w:left w:val="nil"/>
              <w:bottom w:val="nil"/>
              <w:right w:val="nil"/>
            </w:tcBorders>
            <w:shd w:val="clear" w:color="auto" w:fill="auto"/>
            <w:noWrap/>
            <w:vAlign w:val="center"/>
            <w:hideMark/>
          </w:tcPr>
          <w:p w14:paraId="792C0CFF" w14:textId="61900FCE"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6.60</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450B1E65" w14:textId="77777777" w:rsidTr="00AA611C">
        <w:trPr>
          <w:trHeight w:val="310"/>
        </w:trPr>
        <w:tc>
          <w:tcPr>
            <w:tcW w:w="0" w:type="auto"/>
            <w:tcBorders>
              <w:top w:val="nil"/>
              <w:left w:val="nil"/>
              <w:bottom w:val="nil"/>
              <w:right w:val="single" w:sz="4" w:space="0" w:color="auto"/>
            </w:tcBorders>
            <w:vAlign w:val="center"/>
          </w:tcPr>
          <w:p w14:paraId="7C5227EB" w14:textId="503EA850"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42029B6" w14:textId="64DC8E7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737</w:t>
            </w:r>
          </w:p>
        </w:tc>
        <w:tc>
          <w:tcPr>
            <w:tcW w:w="0" w:type="auto"/>
            <w:tcBorders>
              <w:top w:val="nil"/>
              <w:left w:val="nil"/>
              <w:bottom w:val="nil"/>
              <w:right w:val="nil"/>
            </w:tcBorders>
            <w:shd w:val="clear" w:color="auto" w:fill="auto"/>
            <w:noWrap/>
            <w:vAlign w:val="center"/>
            <w:hideMark/>
          </w:tcPr>
          <w:p w14:paraId="50ECFFC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472</w:t>
            </w:r>
          </w:p>
        </w:tc>
        <w:tc>
          <w:tcPr>
            <w:tcW w:w="0" w:type="auto"/>
            <w:tcBorders>
              <w:top w:val="nil"/>
              <w:left w:val="nil"/>
              <w:bottom w:val="nil"/>
              <w:right w:val="nil"/>
            </w:tcBorders>
            <w:shd w:val="clear" w:color="auto" w:fill="auto"/>
            <w:noWrap/>
            <w:vAlign w:val="center"/>
            <w:hideMark/>
          </w:tcPr>
          <w:p w14:paraId="2F1DA59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8.1685</w:t>
            </w:r>
          </w:p>
        </w:tc>
        <w:tc>
          <w:tcPr>
            <w:tcW w:w="0" w:type="auto"/>
            <w:tcBorders>
              <w:top w:val="nil"/>
              <w:left w:val="nil"/>
              <w:bottom w:val="nil"/>
              <w:right w:val="nil"/>
            </w:tcBorders>
            <w:shd w:val="clear" w:color="auto" w:fill="auto"/>
            <w:noWrap/>
            <w:vAlign w:val="center"/>
            <w:hideMark/>
          </w:tcPr>
          <w:p w14:paraId="1F66C7C9" w14:textId="6084C73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226CAA75" w14:textId="77777777" w:rsidTr="00AA611C">
        <w:trPr>
          <w:trHeight w:val="310"/>
        </w:trPr>
        <w:tc>
          <w:tcPr>
            <w:tcW w:w="0" w:type="auto"/>
            <w:tcBorders>
              <w:top w:val="nil"/>
              <w:left w:val="nil"/>
              <w:bottom w:val="nil"/>
              <w:right w:val="single" w:sz="4" w:space="0" w:color="auto"/>
            </w:tcBorders>
            <w:vAlign w:val="center"/>
          </w:tcPr>
          <w:p w14:paraId="00DA2A9E" w14:textId="0ECBE38D"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5699E141" w14:textId="76D2678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362</w:t>
            </w:r>
          </w:p>
        </w:tc>
        <w:tc>
          <w:tcPr>
            <w:tcW w:w="0" w:type="auto"/>
            <w:tcBorders>
              <w:top w:val="nil"/>
              <w:left w:val="nil"/>
              <w:bottom w:val="nil"/>
              <w:right w:val="nil"/>
            </w:tcBorders>
            <w:shd w:val="clear" w:color="auto" w:fill="auto"/>
            <w:noWrap/>
            <w:vAlign w:val="center"/>
            <w:hideMark/>
          </w:tcPr>
          <w:p w14:paraId="68636F4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04</w:t>
            </w:r>
          </w:p>
        </w:tc>
        <w:tc>
          <w:tcPr>
            <w:tcW w:w="0" w:type="auto"/>
            <w:tcBorders>
              <w:top w:val="nil"/>
              <w:left w:val="nil"/>
              <w:bottom w:val="nil"/>
              <w:right w:val="nil"/>
            </w:tcBorders>
            <w:shd w:val="clear" w:color="auto" w:fill="auto"/>
            <w:noWrap/>
            <w:vAlign w:val="center"/>
            <w:hideMark/>
          </w:tcPr>
          <w:p w14:paraId="49B0C98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4.2000</w:t>
            </w:r>
          </w:p>
        </w:tc>
        <w:tc>
          <w:tcPr>
            <w:tcW w:w="0" w:type="auto"/>
            <w:tcBorders>
              <w:top w:val="nil"/>
              <w:left w:val="nil"/>
              <w:bottom w:val="nil"/>
              <w:right w:val="nil"/>
            </w:tcBorders>
            <w:shd w:val="clear" w:color="auto" w:fill="auto"/>
            <w:noWrap/>
            <w:vAlign w:val="center"/>
            <w:hideMark/>
          </w:tcPr>
          <w:p w14:paraId="1E2F94D0"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3</w:t>
            </w:r>
          </w:p>
        </w:tc>
      </w:tr>
      <w:tr w:rsidR="00BF03C6" w:rsidRPr="00BF03C6" w14:paraId="5E021D00" w14:textId="77777777" w:rsidTr="00AA611C">
        <w:trPr>
          <w:trHeight w:val="310"/>
        </w:trPr>
        <w:tc>
          <w:tcPr>
            <w:tcW w:w="0" w:type="auto"/>
            <w:tcBorders>
              <w:top w:val="nil"/>
              <w:left w:val="nil"/>
              <w:bottom w:val="nil"/>
              <w:right w:val="single" w:sz="4" w:space="0" w:color="auto"/>
            </w:tcBorders>
            <w:vAlign w:val="center"/>
          </w:tcPr>
          <w:p w14:paraId="706AF79D" w14:textId="3EE54D9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DD41B80" w14:textId="4CA1A60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608</w:t>
            </w:r>
          </w:p>
        </w:tc>
        <w:tc>
          <w:tcPr>
            <w:tcW w:w="0" w:type="auto"/>
            <w:tcBorders>
              <w:top w:val="nil"/>
              <w:left w:val="nil"/>
              <w:bottom w:val="nil"/>
              <w:right w:val="nil"/>
            </w:tcBorders>
            <w:shd w:val="clear" w:color="auto" w:fill="auto"/>
            <w:noWrap/>
            <w:vAlign w:val="center"/>
            <w:hideMark/>
          </w:tcPr>
          <w:p w14:paraId="0D2FE4E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669</w:t>
            </w:r>
          </w:p>
        </w:tc>
        <w:tc>
          <w:tcPr>
            <w:tcW w:w="0" w:type="auto"/>
            <w:tcBorders>
              <w:top w:val="nil"/>
              <w:left w:val="nil"/>
              <w:bottom w:val="nil"/>
              <w:right w:val="nil"/>
            </w:tcBorders>
            <w:shd w:val="clear" w:color="auto" w:fill="auto"/>
            <w:noWrap/>
            <w:vAlign w:val="center"/>
            <w:hideMark/>
          </w:tcPr>
          <w:p w14:paraId="016D3EE0"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4103</w:t>
            </w:r>
          </w:p>
        </w:tc>
        <w:tc>
          <w:tcPr>
            <w:tcW w:w="0" w:type="auto"/>
            <w:tcBorders>
              <w:top w:val="nil"/>
              <w:left w:val="nil"/>
              <w:bottom w:val="nil"/>
              <w:right w:val="nil"/>
            </w:tcBorders>
            <w:shd w:val="clear" w:color="auto" w:fill="auto"/>
            <w:noWrap/>
            <w:vAlign w:val="center"/>
            <w:hideMark/>
          </w:tcPr>
          <w:p w14:paraId="5711B964" w14:textId="43E5F81D"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8.8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2CE0CB27" w14:textId="77777777" w:rsidTr="00AA611C">
        <w:trPr>
          <w:trHeight w:val="310"/>
        </w:trPr>
        <w:tc>
          <w:tcPr>
            <w:tcW w:w="0" w:type="auto"/>
            <w:tcBorders>
              <w:top w:val="nil"/>
              <w:left w:val="nil"/>
              <w:bottom w:val="nil"/>
              <w:right w:val="single" w:sz="4" w:space="0" w:color="auto"/>
            </w:tcBorders>
            <w:vAlign w:val="center"/>
          </w:tcPr>
          <w:p w14:paraId="67715EB4" w14:textId="7DDDC07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1F6EFB" w14:textId="52AA399F"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46</w:t>
            </w:r>
          </w:p>
        </w:tc>
        <w:tc>
          <w:tcPr>
            <w:tcW w:w="0" w:type="auto"/>
            <w:tcBorders>
              <w:top w:val="nil"/>
              <w:left w:val="nil"/>
              <w:bottom w:val="nil"/>
              <w:right w:val="nil"/>
            </w:tcBorders>
            <w:shd w:val="clear" w:color="auto" w:fill="auto"/>
            <w:noWrap/>
            <w:vAlign w:val="center"/>
            <w:hideMark/>
          </w:tcPr>
          <w:p w14:paraId="5AF14ED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808</w:t>
            </w:r>
          </w:p>
        </w:tc>
        <w:tc>
          <w:tcPr>
            <w:tcW w:w="0" w:type="auto"/>
            <w:tcBorders>
              <w:top w:val="nil"/>
              <w:left w:val="nil"/>
              <w:bottom w:val="nil"/>
              <w:right w:val="nil"/>
            </w:tcBorders>
            <w:shd w:val="clear" w:color="auto" w:fill="auto"/>
            <w:noWrap/>
            <w:vAlign w:val="center"/>
            <w:hideMark/>
          </w:tcPr>
          <w:p w14:paraId="7669E4F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7.7334</w:t>
            </w:r>
          </w:p>
        </w:tc>
        <w:tc>
          <w:tcPr>
            <w:tcW w:w="0" w:type="auto"/>
            <w:tcBorders>
              <w:top w:val="nil"/>
              <w:left w:val="nil"/>
              <w:bottom w:val="nil"/>
              <w:right w:val="nil"/>
            </w:tcBorders>
            <w:shd w:val="clear" w:color="auto" w:fill="auto"/>
            <w:noWrap/>
            <w:vAlign w:val="center"/>
            <w:hideMark/>
          </w:tcPr>
          <w:p w14:paraId="5781E2A5" w14:textId="60A046EF"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6</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B822A7D" w14:textId="77777777" w:rsidTr="00AA611C">
        <w:trPr>
          <w:trHeight w:val="310"/>
        </w:trPr>
        <w:tc>
          <w:tcPr>
            <w:tcW w:w="0" w:type="auto"/>
            <w:tcBorders>
              <w:top w:val="nil"/>
              <w:left w:val="nil"/>
              <w:bottom w:val="nil"/>
              <w:right w:val="single" w:sz="4" w:space="0" w:color="auto"/>
            </w:tcBorders>
            <w:vAlign w:val="center"/>
          </w:tcPr>
          <w:p w14:paraId="703F2779" w14:textId="3F2D7AAF"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46DE70A2" w14:textId="034B0659"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855</w:t>
            </w:r>
          </w:p>
        </w:tc>
        <w:tc>
          <w:tcPr>
            <w:tcW w:w="0" w:type="auto"/>
            <w:tcBorders>
              <w:top w:val="nil"/>
              <w:left w:val="nil"/>
              <w:bottom w:val="nil"/>
              <w:right w:val="nil"/>
            </w:tcBorders>
            <w:shd w:val="clear" w:color="auto" w:fill="auto"/>
            <w:noWrap/>
            <w:vAlign w:val="center"/>
            <w:hideMark/>
          </w:tcPr>
          <w:p w14:paraId="5E93CC0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961</w:t>
            </w:r>
          </w:p>
        </w:tc>
        <w:tc>
          <w:tcPr>
            <w:tcW w:w="0" w:type="auto"/>
            <w:tcBorders>
              <w:top w:val="nil"/>
              <w:left w:val="nil"/>
              <w:bottom w:val="nil"/>
              <w:right w:val="nil"/>
            </w:tcBorders>
            <w:shd w:val="clear" w:color="auto" w:fill="auto"/>
            <w:noWrap/>
            <w:vAlign w:val="center"/>
            <w:hideMark/>
          </w:tcPr>
          <w:p w14:paraId="6707AF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0100</w:t>
            </w:r>
          </w:p>
        </w:tc>
        <w:tc>
          <w:tcPr>
            <w:tcW w:w="0" w:type="auto"/>
            <w:tcBorders>
              <w:top w:val="nil"/>
              <w:left w:val="nil"/>
              <w:bottom w:val="nil"/>
              <w:right w:val="nil"/>
            </w:tcBorders>
            <w:shd w:val="clear" w:color="auto" w:fill="auto"/>
            <w:noWrap/>
            <w:vAlign w:val="center"/>
            <w:hideMark/>
          </w:tcPr>
          <w:p w14:paraId="2CF76FA0" w14:textId="7852FFB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71FB447" w14:textId="77777777" w:rsidTr="00AA611C">
        <w:trPr>
          <w:trHeight w:val="310"/>
        </w:trPr>
        <w:tc>
          <w:tcPr>
            <w:tcW w:w="0" w:type="auto"/>
            <w:tcBorders>
              <w:top w:val="nil"/>
              <w:left w:val="nil"/>
              <w:bottom w:val="nil"/>
              <w:right w:val="single" w:sz="4" w:space="0" w:color="auto"/>
            </w:tcBorders>
            <w:vAlign w:val="center"/>
          </w:tcPr>
          <w:p w14:paraId="6A261C50" w14:textId="4EC8635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BA4BD53" w14:textId="41DA2E11"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542</w:t>
            </w:r>
          </w:p>
        </w:tc>
        <w:tc>
          <w:tcPr>
            <w:tcW w:w="0" w:type="auto"/>
            <w:tcBorders>
              <w:top w:val="nil"/>
              <w:left w:val="nil"/>
              <w:bottom w:val="nil"/>
              <w:right w:val="nil"/>
            </w:tcBorders>
            <w:shd w:val="clear" w:color="auto" w:fill="auto"/>
            <w:noWrap/>
            <w:vAlign w:val="center"/>
            <w:hideMark/>
          </w:tcPr>
          <w:p w14:paraId="39FFF0A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38</w:t>
            </w:r>
          </w:p>
        </w:tc>
        <w:tc>
          <w:tcPr>
            <w:tcW w:w="0" w:type="auto"/>
            <w:tcBorders>
              <w:top w:val="nil"/>
              <w:left w:val="nil"/>
              <w:bottom w:val="nil"/>
              <w:right w:val="nil"/>
            </w:tcBorders>
            <w:shd w:val="clear" w:color="auto" w:fill="auto"/>
            <w:noWrap/>
            <w:vAlign w:val="center"/>
            <w:hideMark/>
          </w:tcPr>
          <w:p w14:paraId="2AC0AF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1.5866</w:t>
            </w:r>
          </w:p>
        </w:tc>
        <w:tc>
          <w:tcPr>
            <w:tcW w:w="0" w:type="auto"/>
            <w:tcBorders>
              <w:top w:val="nil"/>
              <w:left w:val="nil"/>
              <w:bottom w:val="nil"/>
              <w:right w:val="nil"/>
            </w:tcBorders>
            <w:shd w:val="clear" w:color="auto" w:fill="auto"/>
            <w:noWrap/>
            <w:vAlign w:val="center"/>
            <w:hideMark/>
          </w:tcPr>
          <w:p w14:paraId="3D2B09B2" w14:textId="0703573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7.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6171270" w14:textId="77777777" w:rsidTr="00AA611C">
        <w:trPr>
          <w:trHeight w:val="310"/>
        </w:trPr>
        <w:tc>
          <w:tcPr>
            <w:tcW w:w="0" w:type="auto"/>
            <w:tcBorders>
              <w:top w:val="nil"/>
              <w:left w:val="nil"/>
              <w:bottom w:val="nil"/>
              <w:right w:val="single" w:sz="4" w:space="0" w:color="auto"/>
            </w:tcBorders>
            <w:vAlign w:val="center"/>
          </w:tcPr>
          <w:p w14:paraId="04852795" w14:textId="7896E8CC"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653CDA0" w14:textId="5319169B"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857</w:t>
            </w:r>
          </w:p>
        </w:tc>
        <w:tc>
          <w:tcPr>
            <w:tcW w:w="0" w:type="auto"/>
            <w:tcBorders>
              <w:top w:val="nil"/>
              <w:left w:val="nil"/>
              <w:bottom w:val="nil"/>
              <w:right w:val="nil"/>
            </w:tcBorders>
            <w:shd w:val="clear" w:color="auto" w:fill="auto"/>
            <w:noWrap/>
            <w:vAlign w:val="center"/>
            <w:hideMark/>
          </w:tcPr>
          <w:p w14:paraId="6804580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773</w:t>
            </w:r>
          </w:p>
        </w:tc>
        <w:tc>
          <w:tcPr>
            <w:tcW w:w="0" w:type="auto"/>
            <w:tcBorders>
              <w:top w:val="nil"/>
              <w:left w:val="nil"/>
              <w:bottom w:val="nil"/>
              <w:right w:val="nil"/>
            </w:tcBorders>
            <w:shd w:val="clear" w:color="auto" w:fill="auto"/>
            <w:noWrap/>
            <w:vAlign w:val="center"/>
            <w:hideMark/>
          </w:tcPr>
          <w:p w14:paraId="09B2DE4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6.3847</w:t>
            </w:r>
          </w:p>
        </w:tc>
        <w:tc>
          <w:tcPr>
            <w:tcW w:w="0" w:type="auto"/>
            <w:tcBorders>
              <w:top w:val="nil"/>
              <w:left w:val="nil"/>
              <w:bottom w:val="nil"/>
              <w:right w:val="nil"/>
            </w:tcBorders>
            <w:shd w:val="clear" w:color="auto" w:fill="auto"/>
            <w:noWrap/>
            <w:vAlign w:val="center"/>
            <w:hideMark/>
          </w:tcPr>
          <w:p w14:paraId="2E058DA1" w14:textId="0BAD441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9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A436DD8" w14:textId="77777777" w:rsidTr="00AA611C">
        <w:trPr>
          <w:trHeight w:val="310"/>
        </w:trPr>
        <w:tc>
          <w:tcPr>
            <w:tcW w:w="0" w:type="auto"/>
            <w:tcBorders>
              <w:top w:val="nil"/>
              <w:left w:val="nil"/>
              <w:bottom w:val="nil"/>
              <w:right w:val="single" w:sz="4" w:space="0" w:color="auto"/>
            </w:tcBorders>
            <w:vAlign w:val="center"/>
          </w:tcPr>
          <w:p w14:paraId="1BBA2771" w14:textId="506DDA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superius</w:t>
            </w:r>
            <w:proofErr w:type="spellEnd"/>
          </w:p>
        </w:tc>
        <w:tc>
          <w:tcPr>
            <w:tcW w:w="0" w:type="auto"/>
            <w:tcBorders>
              <w:top w:val="nil"/>
              <w:left w:val="single" w:sz="4" w:space="0" w:color="auto"/>
              <w:bottom w:val="nil"/>
              <w:right w:val="nil"/>
            </w:tcBorders>
            <w:shd w:val="clear" w:color="auto" w:fill="auto"/>
            <w:noWrap/>
            <w:vAlign w:val="center"/>
            <w:hideMark/>
          </w:tcPr>
          <w:p w14:paraId="5E2B07F6" w14:textId="034C287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85</w:t>
            </w:r>
          </w:p>
        </w:tc>
        <w:tc>
          <w:tcPr>
            <w:tcW w:w="0" w:type="auto"/>
            <w:tcBorders>
              <w:top w:val="nil"/>
              <w:left w:val="nil"/>
              <w:bottom w:val="nil"/>
              <w:right w:val="nil"/>
            </w:tcBorders>
            <w:shd w:val="clear" w:color="auto" w:fill="auto"/>
            <w:noWrap/>
            <w:vAlign w:val="center"/>
            <w:hideMark/>
          </w:tcPr>
          <w:p w14:paraId="33DD47D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9</w:t>
            </w:r>
          </w:p>
        </w:tc>
        <w:tc>
          <w:tcPr>
            <w:tcW w:w="0" w:type="auto"/>
            <w:tcBorders>
              <w:top w:val="nil"/>
              <w:left w:val="nil"/>
              <w:bottom w:val="nil"/>
              <w:right w:val="nil"/>
            </w:tcBorders>
            <w:shd w:val="clear" w:color="auto" w:fill="auto"/>
            <w:noWrap/>
            <w:vAlign w:val="center"/>
            <w:hideMark/>
          </w:tcPr>
          <w:p w14:paraId="4B19533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213</w:t>
            </w:r>
          </w:p>
        </w:tc>
        <w:tc>
          <w:tcPr>
            <w:tcW w:w="0" w:type="auto"/>
            <w:tcBorders>
              <w:top w:val="nil"/>
              <w:left w:val="nil"/>
              <w:bottom w:val="nil"/>
              <w:right w:val="nil"/>
            </w:tcBorders>
            <w:shd w:val="clear" w:color="auto" w:fill="auto"/>
            <w:noWrap/>
            <w:vAlign w:val="center"/>
            <w:hideMark/>
          </w:tcPr>
          <w:p w14:paraId="259AAF4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236</w:t>
            </w:r>
          </w:p>
        </w:tc>
      </w:tr>
      <w:tr w:rsidR="00BF03C6" w:rsidRPr="00BF03C6" w14:paraId="4EB27298" w14:textId="77777777" w:rsidTr="00AA611C">
        <w:trPr>
          <w:trHeight w:val="310"/>
        </w:trPr>
        <w:tc>
          <w:tcPr>
            <w:tcW w:w="0" w:type="auto"/>
            <w:tcBorders>
              <w:top w:val="nil"/>
              <w:left w:val="nil"/>
              <w:bottom w:val="nil"/>
              <w:right w:val="single" w:sz="4" w:space="0" w:color="auto"/>
            </w:tcBorders>
            <w:vAlign w:val="center"/>
          </w:tcPr>
          <w:p w14:paraId="2AB61C42" w14:textId="2157411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47D9C7A4" w14:textId="4F87E05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938</w:t>
            </w:r>
          </w:p>
        </w:tc>
        <w:tc>
          <w:tcPr>
            <w:tcW w:w="0" w:type="auto"/>
            <w:tcBorders>
              <w:top w:val="nil"/>
              <w:left w:val="nil"/>
              <w:bottom w:val="nil"/>
              <w:right w:val="nil"/>
            </w:tcBorders>
            <w:shd w:val="clear" w:color="auto" w:fill="auto"/>
            <w:noWrap/>
            <w:vAlign w:val="center"/>
            <w:hideMark/>
          </w:tcPr>
          <w:p w14:paraId="08CCC60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11</w:t>
            </w:r>
          </w:p>
        </w:tc>
        <w:tc>
          <w:tcPr>
            <w:tcW w:w="0" w:type="auto"/>
            <w:tcBorders>
              <w:top w:val="nil"/>
              <w:left w:val="nil"/>
              <w:bottom w:val="nil"/>
              <w:right w:val="nil"/>
            </w:tcBorders>
            <w:shd w:val="clear" w:color="auto" w:fill="auto"/>
            <w:noWrap/>
            <w:vAlign w:val="center"/>
            <w:hideMark/>
          </w:tcPr>
          <w:p w14:paraId="32D6DB02"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87.7550</w:t>
            </w:r>
          </w:p>
        </w:tc>
        <w:tc>
          <w:tcPr>
            <w:tcW w:w="0" w:type="auto"/>
            <w:tcBorders>
              <w:top w:val="nil"/>
              <w:left w:val="nil"/>
              <w:bottom w:val="nil"/>
              <w:right w:val="nil"/>
            </w:tcBorders>
            <w:shd w:val="clear" w:color="auto" w:fill="auto"/>
            <w:noWrap/>
            <w:vAlign w:val="center"/>
            <w:hideMark/>
          </w:tcPr>
          <w:p w14:paraId="779C9FFC" w14:textId="7E8A420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6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4</w:t>
            </w:r>
          </w:p>
        </w:tc>
      </w:tr>
      <w:tr w:rsidR="00BF03C6" w:rsidRPr="00BF03C6" w14:paraId="23E515AA" w14:textId="77777777" w:rsidTr="00AA611C">
        <w:trPr>
          <w:trHeight w:val="310"/>
        </w:trPr>
        <w:tc>
          <w:tcPr>
            <w:tcW w:w="0" w:type="auto"/>
            <w:tcBorders>
              <w:top w:val="nil"/>
              <w:left w:val="nil"/>
              <w:bottom w:val="nil"/>
              <w:right w:val="single" w:sz="4" w:space="0" w:color="auto"/>
            </w:tcBorders>
            <w:vAlign w:val="center"/>
          </w:tcPr>
          <w:p w14:paraId="30EE5691" w14:textId="2B6811C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2EE3085D" w14:textId="2766E1B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987</w:t>
            </w:r>
          </w:p>
        </w:tc>
        <w:tc>
          <w:tcPr>
            <w:tcW w:w="0" w:type="auto"/>
            <w:tcBorders>
              <w:top w:val="nil"/>
              <w:left w:val="nil"/>
              <w:bottom w:val="nil"/>
              <w:right w:val="nil"/>
            </w:tcBorders>
            <w:shd w:val="clear" w:color="auto" w:fill="auto"/>
            <w:noWrap/>
            <w:vAlign w:val="center"/>
            <w:hideMark/>
          </w:tcPr>
          <w:p w14:paraId="56C494C7"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78</w:t>
            </w:r>
          </w:p>
        </w:tc>
        <w:tc>
          <w:tcPr>
            <w:tcW w:w="0" w:type="auto"/>
            <w:tcBorders>
              <w:top w:val="nil"/>
              <w:left w:val="nil"/>
              <w:bottom w:val="nil"/>
              <w:right w:val="nil"/>
            </w:tcBorders>
            <w:shd w:val="clear" w:color="auto" w:fill="auto"/>
            <w:noWrap/>
            <w:vAlign w:val="center"/>
            <w:hideMark/>
          </w:tcPr>
          <w:p w14:paraId="4E8C6A9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3.9927</w:t>
            </w:r>
          </w:p>
        </w:tc>
        <w:tc>
          <w:tcPr>
            <w:tcW w:w="0" w:type="auto"/>
            <w:tcBorders>
              <w:top w:val="nil"/>
              <w:left w:val="nil"/>
              <w:bottom w:val="nil"/>
              <w:right w:val="nil"/>
            </w:tcBorders>
            <w:shd w:val="clear" w:color="auto" w:fill="auto"/>
            <w:noWrap/>
            <w:vAlign w:val="center"/>
            <w:hideMark/>
          </w:tcPr>
          <w:p w14:paraId="7BE1E397" w14:textId="0CEFF5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7928B940" w14:textId="77777777" w:rsidTr="00AA611C">
        <w:trPr>
          <w:trHeight w:val="310"/>
        </w:trPr>
        <w:tc>
          <w:tcPr>
            <w:tcW w:w="0" w:type="auto"/>
            <w:tcBorders>
              <w:top w:val="nil"/>
              <w:left w:val="nil"/>
              <w:bottom w:val="nil"/>
              <w:right w:val="single" w:sz="4" w:space="0" w:color="auto"/>
            </w:tcBorders>
            <w:vAlign w:val="center"/>
          </w:tcPr>
          <w:p w14:paraId="20EC3EC9" w14:textId="527EC8A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67CCD56" w14:textId="427BC2C8"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323</w:t>
            </w:r>
          </w:p>
        </w:tc>
        <w:tc>
          <w:tcPr>
            <w:tcW w:w="0" w:type="auto"/>
            <w:tcBorders>
              <w:top w:val="nil"/>
              <w:left w:val="nil"/>
              <w:bottom w:val="nil"/>
              <w:right w:val="nil"/>
            </w:tcBorders>
            <w:shd w:val="clear" w:color="auto" w:fill="auto"/>
            <w:noWrap/>
            <w:vAlign w:val="center"/>
            <w:hideMark/>
          </w:tcPr>
          <w:p w14:paraId="1CDE270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376</w:t>
            </w:r>
          </w:p>
        </w:tc>
        <w:tc>
          <w:tcPr>
            <w:tcW w:w="0" w:type="auto"/>
            <w:tcBorders>
              <w:top w:val="nil"/>
              <w:left w:val="nil"/>
              <w:bottom w:val="nil"/>
              <w:right w:val="nil"/>
            </w:tcBorders>
            <w:shd w:val="clear" w:color="auto" w:fill="auto"/>
            <w:noWrap/>
            <w:vAlign w:val="center"/>
            <w:hideMark/>
          </w:tcPr>
          <w:p w14:paraId="118BCF4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38.2428</w:t>
            </w:r>
          </w:p>
        </w:tc>
        <w:tc>
          <w:tcPr>
            <w:tcW w:w="0" w:type="auto"/>
            <w:tcBorders>
              <w:top w:val="nil"/>
              <w:left w:val="nil"/>
              <w:bottom w:val="nil"/>
              <w:right w:val="nil"/>
            </w:tcBorders>
            <w:shd w:val="clear" w:color="auto" w:fill="auto"/>
            <w:noWrap/>
            <w:vAlign w:val="center"/>
            <w:hideMark/>
          </w:tcPr>
          <w:p w14:paraId="3B9C6057" w14:textId="4308585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8</w:t>
            </w:r>
          </w:p>
        </w:tc>
      </w:tr>
      <w:tr w:rsidR="00BF03C6" w:rsidRPr="00BF03C6" w14:paraId="5161B2AC" w14:textId="77777777" w:rsidTr="00AA611C">
        <w:trPr>
          <w:trHeight w:val="310"/>
        </w:trPr>
        <w:tc>
          <w:tcPr>
            <w:tcW w:w="0" w:type="auto"/>
            <w:tcBorders>
              <w:top w:val="nil"/>
              <w:left w:val="nil"/>
              <w:bottom w:val="nil"/>
              <w:right w:val="single" w:sz="4" w:space="0" w:color="auto"/>
            </w:tcBorders>
            <w:vAlign w:val="center"/>
          </w:tcPr>
          <w:p w14:paraId="5D41AD99" w14:textId="64E45B7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2A57CFAD" w14:textId="22316D7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005</w:t>
            </w:r>
          </w:p>
        </w:tc>
        <w:tc>
          <w:tcPr>
            <w:tcW w:w="0" w:type="auto"/>
            <w:tcBorders>
              <w:top w:val="nil"/>
              <w:left w:val="nil"/>
              <w:bottom w:val="nil"/>
              <w:right w:val="nil"/>
            </w:tcBorders>
            <w:shd w:val="clear" w:color="auto" w:fill="auto"/>
            <w:noWrap/>
            <w:vAlign w:val="center"/>
            <w:hideMark/>
          </w:tcPr>
          <w:p w14:paraId="05C6EA6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39</w:t>
            </w:r>
          </w:p>
        </w:tc>
        <w:tc>
          <w:tcPr>
            <w:tcW w:w="0" w:type="auto"/>
            <w:tcBorders>
              <w:top w:val="nil"/>
              <w:left w:val="nil"/>
              <w:bottom w:val="nil"/>
              <w:right w:val="nil"/>
            </w:tcBorders>
            <w:shd w:val="clear" w:color="auto" w:fill="auto"/>
            <w:noWrap/>
            <w:vAlign w:val="center"/>
            <w:hideMark/>
          </w:tcPr>
          <w:p w14:paraId="3B1B40F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6.4805</w:t>
            </w:r>
          </w:p>
        </w:tc>
        <w:tc>
          <w:tcPr>
            <w:tcW w:w="0" w:type="auto"/>
            <w:tcBorders>
              <w:top w:val="nil"/>
              <w:left w:val="nil"/>
              <w:bottom w:val="nil"/>
              <w:right w:val="nil"/>
            </w:tcBorders>
            <w:shd w:val="clear" w:color="auto" w:fill="auto"/>
            <w:noWrap/>
            <w:vAlign w:val="center"/>
            <w:hideMark/>
          </w:tcPr>
          <w:p w14:paraId="1F99265E"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1</w:t>
            </w:r>
          </w:p>
        </w:tc>
      </w:tr>
      <w:tr w:rsidR="00BF03C6" w:rsidRPr="00BF03C6" w14:paraId="27032D5B" w14:textId="77777777" w:rsidTr="00AA611C">
        <w:trPr>
          <w:trHeight w:val="310"/>
        </w:trPr>
        <w:tc>
          <w:tcPr>
            <w:tcW w:w="0" w:type="auto"/>
            <w:tcBorders>
              <w:top w:val="nil"/>
              <w:left w:val="nil"/>
              <w:bottom w:val="nil"/>
              <w:right w:val="single" w:sz="4" w:space="0" w:color="auto"/>
            </w:tcBorders>
            <w:vAlign w:val="center"/>
          </w:tcPr>
          <w:p w14:paraId="0E6BE6DC" w14:textId="279622A0"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C10581D" w14:textId="3BAD9C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283</w:t>
            </w:r>
          </w:p>
        </w:tc>
        <w:tc>
          <w:tcPr>
            <w:tcW w:w="0" w:type="auto"/>
            <w:tcBorders>
              <w:top w:val="nil"/>
              <w:left w:val="nil"/>
              <w:bottom w:val="nil"/>
              <w:right w:val="nil"/>
            </w:tcBorders>
            <w:shd w:val="clear" w:color="auto" w:fill="auto"/>
            <w:noWrap/>
            <w:vAlign w:val="center"/>
            <w:hideMark/>
          </w:tcPr>
          <w:p w14:paraId="0A110C0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13</w:t>
            </w:r>
          </w:p>
        </w:tc>
        <w:tc>
          <w:tcPr>
            <w:tcW w:w="0" w:type="auto"/>
            <w:tcBorders>
              <w:top w:val="nil"/>
              <w:left w:val="nil"/>
              <w:bottom w:val="nil"/>
              <w:right w:val="nil"/>
            </w:tcBorders>
            <w:shd w:val="clear" w:color="auto" w:fill="auto"/>
            <w:noWrap/>
            <w:vAlign w:val="center"/>
            <w:hideMark/>
          </w:tcPr>
          <w:p w14:paraId="4B074AE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5.6819</w:t>
            </w:r>
          </w:p>
        </w:tc>
        <w:tc>
          <w:tcPr>
            <w:tcW w:w="0" w:type="auto"/>
            <w:tcBorders>
              <w:top w:val="nil"/>
              <w:left w:val="nil"/>
              <w:bottom w:val="nil"/>
              <w:right w:val="nil"/>
            </w:tcBorders>
            <w:shd w:val="clear" w:color="auto" w:fill="auto"/>
            <w:noWrap/>
            <w:vAlign w:val="center"/>
            <w:hideMark/>
          </w:tcPr>
          <w:p w14:paraId="71D22C87" w14:textId="30525DF3"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54</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15A395EC" w14:textId="77777777" w:rsidTr="00AA611C">
        <w:trPr>
          <w:trHeight w:val="310"/>
        </w:trPr>
        <w:tc>
          <w:tcPr>
            <w:tcW w:w="0" w:type="auto"/>
            <w:tcBorders>
              <w:top w:val="nil"/>
              <w:left w:val="nil"/>
              <w:bottom w:val="nil"/>
              <w:right w:val="single" w:sz="4" w:space="0" w:color="auto"/>
            </w:tcBorders>
            <w:vAlign w:val="center"/>
          </w:tcPr>
          <w:p w14:paraId="57335462" w14:textId="45BB1CA8"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3FEFCEB4" w14:textId="5C8436B3"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80</w:t>
            </w:r>
          </w:p>
        </w:tc>
        <w:tc>
          <w:tcPr>
            <w:tcW w:w="0" w:type="auto"/>
            <w:tcBorders>
              <w:top w:val="nil"/>
              <w:left w:val="nil"/>
              <w:bottom w:val="nil"/>
              <w:right w:val="nil"/>
            </w:tcBorders>
            <w:shd w:val="clear" w:color="auto" w:fill="auto"/>
            <w:noWrap/>
            <w:vAlign w:val="center"/>
            <w:hideMark/>
          </w:tcPr>
          <w:p w14:paraId="6DD9B6A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072</w:t>
            </w:r>
          </w:p>
        </w:tc>
        <w:tc>
          <w:tcPr>
            <w:tcW w:w="0" w:type="auto"/>
            <w:tcBorders>
              <w:top w:val="nil"/>
              <w:left w:val="nil"/>
              <w:bottom w:val="nil"/>
              <w:right w:val="nil"/>
            </w:tcBorders>
            <w:shd w:val="clear" w:color="auto" w:fill="auto"/>
            <w:noWrap/>
            <w:vAlign w:val="center"/>
            <w:hideMark/>
          </w:tcPr>
          <w:p w14:paraId="544096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2.6476</w:t>
            </w:r>
          </w:p>
        </w:tc>
        <w:tc>
          <w:tcPr>
            <w:tcW w:w="0" w:type="auto"/>
            <w:tcBorders>
              <w:top w:val="nil"/>
              <w:left w:val="nil"/>
              <w:bottom w:val="nil"/>
              <w:right w:val="nil"/>
            </w:tcBorders>
            <w:shd w:val="clear" w:color="auto" w:fill="auto"/>
            <w:noWrap/>
            <w:vAlign w:val="center"/>
            <w:hideMark/>
          </w:tcPr>
          <w:p w14:paraId="4CEC05B4" w14:textId="74E5C4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5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944687F" w14:textId="77777777" w:rsidTr="00AA611C">
        <w:trPr>
          <w:trHeight w:val="310"/>
        </w:trPr>
        <w:tc>
          <w:tcPr>
            <w:tcW w:w="0" w:type="auto"/>
            <w:tcBorders>
              <w:top w:val="nil"/>
              <w:left w:val="nil"/>
              <w:bottom w:val="nil"/>
              <w:right w:val="single" w:sz="4" w:space="0" w:color="auto"/>
            </w:tcBorders>
            <w:vAlign w:val="center"/>
          </w:tcPr>
          <w:p w14:paraId="11F0C34C" w14:textId="36472C4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3FBB35CF" w14:textId="673907E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974</w:t>
            </w:r>
          </w:p>
        </w:tc>
        <w:tc>
          <w:tcPr>
            <w:tcW w:w="0" w:type="auto"/>
            <w:tcBorders>
              <w:top w:val="nil"/>
              <w:left w:val="nil"/>
              <w:bottom w:val="nil"/>
              <w:right w:val="nil"/>
            </w:tcBorders>
            <w:shd w:val="clear" w:color="auto" w:fill="auto"/>
            <w:noWrap/>
            <w:vAlign w:val="center"/>
            <w:hideMark/>
          </w:tcPr>
          <w:p w14:paraId="0C0C0D1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711</w:t>
            </w:r>
          </w:p>
        </w:tc>
        <w:tc>
          <w:tcPr>
            <w:tcW w:w="0" w:type="auto"/>
            <w:tcBorders>
              <w:top w:val="nil"/>
              <w:left w:val="nil"/>
              <w:bottom w:val="nil"/>
              <w:right w:val="nil"/>
            </w:tcBorders>
            <w:shd w:val="clear" w:color="auto" w:fill="auto"/>
            <w:noWrap/>
            <w:vAlign w:val="center"/>
            <w:hideMark/>
          </w:tcPr>
          <w:p w14:paraId="455EB206" w14:textId="19EA0069" w:rsidR="00BF03C6" w:rsidRPr="00BF03C6" w:rsidRDefault="00BF03C6" w:rsidP="00AA611C">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5CE07063" w14:textId="5FE8FD7D" w:rsidR="00BF03C6" w:rsidRPr="00BF03C6" w:rsidRDefault="00BF03C6" w:rsidP="00AA611C">
            <w:pPr>
              <w:spacing w:before="0" w:after="0"/>
              <w:jc w:val="center"/>
              <w:rPr>
                <w:rFonts w:eastAsia="Times New Roman" w:cs="Times New Roman"/>
                <w:color w:val="000000"/>
                <w:szCs w:val="24"/>
              </w:rPr>
            </w:pPr>
          </w:p>
        </w:tc>
      </w:tr>
    </w:tbl>
    <w:p w14:paraId="30F650CA" w14:textId="29E26041" w:rsidR="00BF03C6" w:rsidRDefault="009D23AD" w:rsidP="00904E53">
      <w:r>
        <w:rPr>
          <w:noProof/>
          <w:lang w:val="en-AU" w:eastAsia="en-AU"/>
        </w:rPr>
        <w:lastRenderedPageBreak/>
        <w:drawing>
          <wp:inline distT="0" distB="0" distL="0" distR="0" wp14:anchorId="204779B1" wp14:editId="2F532E75">
            <wp:extent cx="5944430" cy="40772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_MLvsAuto_Plot.png"/>
                    <pic:cNvPicPr/>
                  </pic:nvPicPr>
                  <pic:blipFill>
                    <a:blip r:embed="rId13">
                      <a:extLst>
                        <a:ext uri="{28A0092B-C50C-407E-A947-70E740481C1C}">
                          <a14:useLocalDpi xmlns:a14="http://schemas.microsoft.com/office/drawing/2010/main" val="0"/>
                        </a:ext>
                      </a:extLst>
                    </a:blip>
                    <a:stretch>
                      <a:fillRect/>
                    </a:stretch>
                  </pic:blipFill>
                  <pic:spPr>
                    <a:xfrm>
                      <a:off x="0" y="0"/>
                      <a:ext cx="5944430" cy="4077269"/>
                    </a:xfrm>
                    <a:prstGeom prst="rect">
                      <a:avLst/>
                    </a:prstGeom>
                  </pic:spPr>
                </pic:pic>
              </a:graphicData>
            </a:graphic>
          </wp:inline>
        </w:drawing>
      </w:r>
    </w:p>
    <w:p w14:paraId="6C935954" w14:textId="36D38BD5" w:rsidR="009D23AD" w:rsidRDefault="009D23AD" w:rsidP="00904E53">
      <w:r>
        <w:rPr>
          <w:b/>
        </w:rPr>
        <w:t>Figure X. Comparison of inter-observer errors calculated using manual and automatic landmarks.</w:t>
      </w:r>
      <w:r>
        <w:t xml:space="preserve"> The interobserver error was calculated as described in section 2.3.4.1 and averaged across x, y, and z dimensions to give an average error value per image. We also calculated the inter-observer error of automatic landmarks trained using the three iterations of each observer separately 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47432200" w14:textId="326FFE96" w:rsidR="00532CCE" w:rsidRDefault="00532CCE" w:rsidP="00904E53">
      <w:r>
        <w:t>Ability to have up to 50 indications on a si</w:t>
      </w:r>
      <w:r w:rsidR="00550CB7">
        <w:t>ng</w:t>
      </w:r>
      <w:r>
        <w:t xml:space="preserve">le face and then average them is what makes this good. Even though they were done on different faces. Not available on </w:t>
      </w:r>
      <w:proofErr w:type="gramStart"/>
      <w:r>
        <w:t>manual .</w:t>
      </w:r>
      <w:proofErr w:type="gramEnd"/>
      <w:r>
        <w:t xml:space="preserve"> Mapping allowed us to merge </w:t>
      </w:r>
    </w:p>
    <w:p w14:paraId="584DC362" w14:textId="502298B5" w:rsidR="00F14453" w:rsidRDefault="00F14453" w:rsidP="00010EEC">
      <w:pPr>
        <w:pStyle w:val="Heading4"/>
      </w:pPr>
      <w:r>
        <w:t>Centroid size comparison</w:t>
      </w:r>
    </w:p>
    <w:p w14:paraId="5A4944D9" w14:textId="671ADB15" w:rsidR="002D2B3C" w:rsidRPr="002D2B3C" w:rsidRDefault="002D2B3C" w:rsidP="002D2B3C">
      <w:r>
        <w:t xml:space="preserve">Citation for </w:t>
      </w:r>
      <w:proofErr w:type="spellStart"/>
      <w:r>
        <w:t>geomorph</w:t>
      </w:r>
      <w:proofErr w:type="spellEnd"/>
      <w:r>
        <w:t xml:space="preserve">: Adams and </w:t>
      </w:r>
      <w:proofErr w:type="spellStart"/>
      <w:r>
        <w:t>Otarola</w:t>
      </w:r>
      <w:proofErr w:type="spellEnd"/>
      <w:r>
        <w:t>-Castillo 2013</w:t>
      </w:r>
    </w:p>
    <w:p w14:paraId="1E43570A" w14:textId="0501A408" w:rsidR="00052E83" w:rsidRDefault="00052E83" w:rsidP="00FF1B3B">
      <w:pPr>
        <w:pStyle w:val="Heading4"/>
      </w:pPr>
      <w:proofErr w:type="spellStart"/>
      <w:r>
        <w:t>Manovas</w:t>
      </w:r>
      <w:proofErr w:type="spellEnd"/>
    </w:p>
    <w:p w14:paraId="294B4F92" w14:textId="498C1661" w:rsidR="00FF1B3B" w:rsidRDefault="00F14453" w:rsidP="00FF1B3B">
      <w:pPr>
        <w:pStyle w:val="Heading4"/>
      </w:pPr>
      <w:r>
        <w:t xml:space="preserve">Using the average of six iterations vs. the average of three iterations? Probably supplementary material. </w:t>
      </w:r>
    </w:p>
    <w:p w14:paraId="1CED906F" w14:textId="77777777" w:rsidR="00052E83" w:rsidRPr="00052E83" w:rsidRDefault="00052E83" w:rsidP="00052E83"/>
    <w:p w14:paraId="05D9FA82" w14:textId="122D62F9" w:rsidR="001D5C23" w:rsidRDefault="008F4E4F" w:rsidP="001D5C23">
      <w:pPr>
        <w:pStyle w:val="Heading1"/>
      </w:pPr>
      <w:r>
        <w:t>Results</w:t>
      </w:r>
      <w:r w:rsidR="00052E83">
        <w:t xml:space="preserve"> (not updated) </w:t>
      </w:r>
    </w:p>
    <w:p w14:paraId="435A8906" w14:textId="51041C64" w:rsidR="005C1319" w:rsidRPr="005C1319" w:rsidRDefault="005C1319" w:rsidP="005C1319">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w:t>
      </w:r>
      <w:r>
        <w:lastRenderedPageBreak/>
        <w:t xml:space="preserve">“gold standard.” Measurement errors were calculated as the </w:t>
      </w:r>
      <w:r w:rsidR="00550CB7">
        <w:t>root mean squared error</w:t>
      </w:r>
      <w:r>
        <w:t xml:space="preserve"> between landmarking it the automatic and manual </w:t>
      </w:r>
      <w:r w:rsidRPr="00981D6F">
        <w:rPr>
          <w:i/>
        </w:rPr>
        <w:t>x</w:t>
      </w:r>
      <w:r>
        <w:t xml:space="preserve">, </w:t>
      </w:r>
      <w:r w:rsidRPr="00981D6F">
        <w:rPr>
          <w:i/>
        </w:rPr>
        <w:t>y</w:t>
      </w:r>
      <w:r>
        <w:t xml:space="preserve">, and </w:t>
      </w:r>
      <w:r w:rsidRPr="00981D6F">
        <w:rPr>
          <w:i/>
        </w:rPr>
        <w:t>z</w:t>
      </w:r>
      <w:r>
        <w:t xml:space="preserve"> coordinates. </w:t>
      </w:r>
    </w:p>
    <w:p w14:paraId="166BEE7F" w14:textId="60F4E754" w:rsidR="00D43DCB" w:rsidRDefault="00740F06" w:rsidP="00766354">
      <w:pPr>
        <w:pStyle w:val="Heading2"/>
      </w:pPr>
      <w:r>
        <w:t>Intra-</w:t>
      </w:r>
      <w:r w:rsidR="006473D4">
        <w:t xml:space="preserve"> and inter-</w:t>
      </w:r>
      <w:r>
        <w:t>observer error of manual landmarks</w:t>
      </w:r>
    </w:p>
    <w:p w14:paraId="3BC02623" w14:textId="0B25CC06"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A23BB5">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136699D9" w14:textId="640C9CF6" w:rsidR="00E23FA8" w:rsidRDefault="00E23FA8" w:rsidP="00766354">
      <w:pPr>
        <w:pStyle w:val="Heading2"/>
      </w:pPr>
      <w:r>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w:t>
      </w:r>
      <w:proofErr w:type="spellStart"/>
      <w:r>
        <w:t>labiale</w:t>
      </w:r>
      <w:proofErr w:type="spellEnd"/>
      <w:r>
        <w:t xml:space="preserve"> </w:t>
      </w:r>
      <w:proofErr w:type="spellStart"/>
      <w:r>
        <w:t>superius</w:t>
      </w:r>
      <w:proofErr w:type="spellEnd"/>
      <w:r>
        <w:t xml:space="preserve"> landmark (F statistic = 2.4213, p-value = 0.1236).</w:t>
      </w:r>
    </w:p>
    <w:p w14:paraId="408AC998" w14:textId="1C31197F" w:rsidR="00F14453" w:rsidRDefault="00F14453" w:rsidP="00766354">
      <w:pPr>
        <w:pStyle w:val="Heading2"/>
      </w:pPr>
      <w:r>
        <w:t>Comparison of Arslan ML – Arslan Auto, Julie ML – Julie Auto, etc. 2 way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lastRenderedPageBreak/>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22A879B3" w:rsidR="00661E1C" w:rsidRDefault="00661E1C" w:rsidP="00746A86">
      <w:pPr>
        <w:rPr>
          <w:bCs/>
          <w:szCs w:val="24"/>
          <w:lang w:val="en-GB"/>
        </w:rPr>
      </w:pPr>
      <w:r>
        <w:rPr>
          <w:bCs/>
          <w:szCs w:val="24"/>
          <w:lang w:val="en-GB"/>
        </w:rPr>
        <w:t>Don’t necessarily have accuracy on the rest of the face (i.e. the cheeks), but neither do manual landmarks.</w:t>
      </w:r>
    </w:p>
    <w:p w14:paraId="34517EE0" w14:textId="173A4A6C" w:rsidR="00175E24" w:rsidRDefault="00175E24" w:rsidP="00175E24">
      <w:pPr>
        <w:pStyle w:val="Heading2"/>
        <w:rPr>
          <w:lang w:val="en-GB"/>
        </w:rPr>
      </w:pPr>
      <w:r>
        <w:rPr>
          <w:lang w:val="en-GB"/>
        </w:rPr>
        <w:t xml:space="preserve">Usefulness of </w:t>
      </w:r>
      <w:proofErr w:type="spellStart"/>
      <w:r>
        <w:rPr>
          <w:lang w:val="en-GB"/>
        </w:rPr>
        <w:t>MeshMonk</w:t>
      </w:r>
      <w:proofErr w:type="spellEnd"/>
      <w:r>
        <w:rPr>
          <w:lang w:val="en-GB"/>
        </w:rPr>
        <w:t xml:space="preserve"> (previous and future uses) </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DC69D8B" w:rsidR="00752DE5"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1C550963" w14:textId="77777777" w:rsidR="00175E24" w:rsidRDefault="00175E24" w:rsidP="00175E24">
      <w:pPr>
        <w:pStyle w:val="Heading3"/>
      </w:pPr>
      <w:r>
        <w:t>Spatially dense quasi-landmarking of 3D facial scans</w:t>
      </w:r>
    </w:p>
    <w:p w14:paraId="0555DF61" w14:textId="69D6C08F" w:rsidR="00175E24" w:rsidRDefault="00175E24" w:rsidP="00175E24">
      <w:r>
        <w:t xml:space="preserve">One of the possible applications of </w:t>
      </w:r>
      <w:proofErr w:type="spellStart"/>
      <w:r>
        <w:t>MeshMonk</w:t>
      </w:r>
      <w:proofErr w:type="spellEnd"/>
      <w:r>
        <w:t xml:space="preserve">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Pr>
          <w:rFonts w:ascii="Cambria Math" w:hAnsi="Cambria Math" w:cs="Cambria Math"/>
        </w:rPr>
        <w:instrText>∼</w:instrText>
      </w:r>
      <w: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roofErr w:type="spellStart"/>
      <w:r>
        <w:t>Mahalanobis</w:t>
      </w:r>
      <w:proofErr w:type="spellEnd"/>
      <w:r>
        <w:t xml:space="preserve"> distance for each face to the overall average face in the symmetrized shape space can be used to detect mapping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lastRenderedPageBreak/>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24E9209" w:rsidR="007F5F2A" w:rsidRPr="007F5F2A" w:rsidRDefault="007F5F2A" w:rsidP="007F5F2A">
      <w:r>
        <w:t xml:space="preserve">We thank the participants for providing the data necessary to carry out this validation. We are also grateful to all members of the Shriver </w:t>
      </w:r>
      <w:r w:rsidR="00F14453">
        <w:t xml:space="preserve">and </w:t>
      </w:r>
      <w:proofErr w:type="spellStart"/>
      <w:r>
        <w:t>Claes</w:t>
      </w:r>
      <w:proofErr w:type="spellEnd"/>
      <w:r>
        <w:t xml:space="preserve"> Lab</w:t>
      </w:r>
      <w:r w:rsidR="00F14453">
        <w:t>s</w:t>
      </w:r>
      <w:r>
        <w:t xml:space="preserve">,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0BCCD36A" w14:textId="0EB4E9E3" w:rsidR="00086853" w:rsidRPr="00086853" w:rsidRDefault="00A23BB5" w:rsidP="00086853">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086853" w:rsidRPr="00086853">
        <w:rPr>
          <w:rFonts w:cs="Times New Roman"/>
          <w:noProof/>
          <w:szCs w:val="24"/>
        </w:rPr>
        <w:t xml:space="preserve">Aldridge, K., Boyadjiev, S. A., Capone, G. T., DeLeon, V. B., and Richtsmeier, J. T. (2005). Precision and error of three-dimensional phenotypic measures acquired from 3dMD photogrammetric images. </w:t>
      </w:r>
      <w:r w:rsidR="00086853" w:rsidRPr="00086853">
        <w:rPr>
          <w:rFonts w:cs="Times New Roman"/>
          <w:i/>
          <w:iCs/>
          <w:noProof/>
          <w:szCs w:val="24"/>
        </w:rPr>
        <w:t>Am. J. Med. Genet.</w:t>
      </w:r>
      <w:r w:rsidR="00086853" w:rsidRPr="00086853">
        <w:rPr>
          <w:rFonts w:cs="Times New Roman"/>
          <w:noProof/>
          <w:szCs w:val="24"/>
        </w:rPr>
        <w:t xml:space="preserve"> 138 A, 247–253. doi:10.1002/ajmg.a.30959.</w:t>
      </w:r>
    </w:p>
    <w:p w14:paraId="4BD73FE8"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Baab, K. L. (2008). The taxonomic implications of cranial shape variation in Homo erectus. </w:t>
      </w:r>
      <w:r w:rsidRPr="00086853">
        <w:rPr>
          <w:rFonts w:cs="Times New Roman"/>
          <w:i/>
          <w:iCs/>
          <w:noProof/>
          <w:szCs w:val="24"/>
        </w:rPr>
        <w:t>J. Hum. Evol.</w:t>
      </w:r>
      <w:r w:rsidRPr="00086853">
        <w:rPr>
          <w:rFonts w:cs="Times New Roman"/>
          <w:noProof/>
          <w:szCs w:val="24"/>
        </w:rPr>
        <w:t xml:space="preserve"> 54, 827–847. doi:10.1016/j.jhevol.2007.11.003.</w:t>
      </w:r>
    </w:p>
    <w:p w14:paraId="1BBB7C2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Bastir, M., Rosas, A., and O’Higgins, P. (2006). Craniofacial levels and the morphological maturation of the human skull. </w:t>
      </w:r>
      <w:r w:rsidRPr="00086853">
        <w:rPr>
          <w:rFonts w:cs="Times New Roman"/>
          <w:i/>
          <w:iCs/>
          <w:noProof/>
          <w:szCs w:val="24"/>
        </w:rPr>
        <w:t>J. Anat.</w:t>
      </w:r>
      <w:r w:rsidRPr="00086853">
        <w:rPr>
          <w:rFonts w:cs="Times New Roman"/>
          <w:noProof/>
          <w:szCs w:val="24"/>
        </w:rPr>
        <w:t xml:space="preserve"> 209, 637–654. doi:10.1111/j.1469-7580.2006.00644.x.</w:t>
      </w:r>
    </w:p>
    <w:p w14:paraId="02979C7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laes, P., Liberton, D., Daniels, K., Matthes Rosana, K., Quillen, E., Pearson, L., et al. (2014). Modeling 3D Facial Shape from DNA. </w:t>
      </w:r>
      <w:r w:rsidRPr="00086853">
        <w:rPr>
          <w:rFonts w:cs="Times New Roman"/>
          <w:i/>
          <w:iCs/>
          <w:noProof/>
          <w:szCs w:val="24"/>
        </w:rPr>
        <w:t>PLOS Genet.</w:t>
      </w:r>
      <w:r w:rsidRPr="00086853">
        <w:rPr>
          <w:rFonts w:cs="Times New Roman"/>
          <w:noProof/>
          <w:szCs w:val="24"/>
        </w:rPr>
        <w:t xml:space="preserve"> 10, 1–14.</w:t>
      </w:r>
    </w:p>
    <w:p w14:paraId="0D5A846F"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laes, P., Roosenboom, J., White, J. D., Swigut, T., Sero, D., Li, J., et al. (2018). Genome-wide mapping of global-to-local genetic effects on human facial shape. </w:t>
      </w:r>
      <w:r w:rsidRPr="00086853">
        <w:rPr>
          <w:rFonts w:cs="Times New Roman"/>
          <w:i/>
          <w:iCs/>
          <w:noProof/>
          <w:szCs w:val="24"/>
        </w:rPr>
        <w:t>Nat. Genet.</w:t>
      </w:r>
      <w:r w:rsidRPr="00086853">
        <w:rPr>
          <w:rFonts w:cs="Times New Roman"/>
          <w:noProof/>
          <w:szCs w:val="24"/>
        </w:rPr>
        <w:t xml:space="preserve"> doi:10.1038/s41588-018-0057-4.</w:t>
      </w:r>
    </w:p>
    <w:p w14:paraId="64974BD3"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laes, P., Walters, M., and Clement, J. (2012). Improved facial outcome assessment using a 3D anthropometric mask. </w:t>
      </w:r>
      <w:r w:rsidRPr="00086853">
        <w:rPr>
          <w:rFonts w:cs="Times New Roman"/>
          <w:i/>
          <w:iCs/>
          <w:noProof/>
          <w:szCs w:val="24"/>
        </w:rPr>
        <w:t>Int. J. Oral Maxillofac. Surg.</w:t>
      </w:r>
      <w:r w:rsidRPr="00086853">
        <w:rPr>
          <w:rFonts w:cs="Times New Roman"/>
          <w:noProof/>
          <w:szCs w:val="24"/>
        </w:rPr>
        <w:t xml:space="preserve"> doi:10.1016/j.ijom.2011.10.019.</w:t>
      </w:r>
    </w:p>
    <w:p w14:paraId="1B44C2A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Claes, P., Walters, M., Vandermeulen, D., and Clement, J. G. (2011). Spatially-dense 3D facial asymmetry assessment in both typical and disordered growth. </w:t>
      </w:r>
      <w:r w:rsidRPr="00086853">
        <w:rPr>
          <w:rFonts w:cs="Times New Roman"/>
          <w:i/>
          <w:iCs/>
          <w:noProof/>
          <w:szCs w:val="24"/>
        </w:rPr>
        <w:t>J. Anat.</w:t>
      </w:r>
      <w:r w:rsidRPr="00086853">
        <w:rPr>
          <w:rFonts w:cs="Times New Roman"/>
          <w:noProof/>
          <w:szCs w:val="24"/>
        </w:rPr>
        <w:t xml:space="preserve"> 219, 444–55. doi:10.1111/j.1469-7580.2011.01411.x.</w:t>
      </w:r>
    </w:p>
    <w:p w14:paraId="37EC7B2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lastRenderedPageBreak/>
        <w:t xml:space="preserve">Corner, B. D., Lele, S., and Richtsmeier, J. T. (1992). Measuring Precision of Three-Dimensional Landmark Data. </w:t>
      </w:r>
      <w:r w:rsidRPr="00086853">
        <w:rPr>
          <w:rFonts w:cs="Times New Roman"/>
          <w:i/>
          <w:iCs/>
          <w:noProof/>
          <w:szCs w:val="24"/>
        </w:rPr>
        <w:t>J. Quantative Anthropol.</w:t>
      </w:r>
      <w:r w:rsidRPr="00086853">
        <w:rPr>
          <w:rFonts w:cs="Times New Roman"/>
          <w:noProof/>
          <w:szCs w:val="24"/>
        </w:rPr>
        <w:t xml:space="preserve"> 3, 347–359.</w:t>
      </w:r>
    </w:p>
    <w:p w14:paraId="063E4684"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Frost, S., Marcus, L., Bookstein, F. L., Reddy, D., and Delson, E. (2003). Cranial allometry, phylogeography, and systematics of large-bodied papionins (Primates: Cercopithecinae) inferred from geometric morphometric analysis of landmark data. </w:t>
      </w:r>
      <w:r w:rsidRPr="00086853">
        <w:rPr>
          <w:rFonts w:cs="Times New Roman"/>
          <w:i/>
          <w:iCs/>
          <w:noProof/>
          <w:szCs w:val="24"/>
        </w:rPr>
        <w:t>Anat. Rec. Part A</w:t>
      </w:r>
      <w:r w:rsidRPr="00086853">
        <w:rPr>
          <w:rFonts w:cs="Times New Roman"/>
          <w:noProof/>
          <w:szCs w:val="24"/>
        </w:rPr>
        <w:t xml:space="preserve"> 275A, 1048–1072. doi:10.1002/ar.a.10112.</w:t>
      </w:r>
    </w:p>
    <w:p w14:paraId="1E23EF47"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Hammond, P., McKee, S., Suttie, M., Allanson, J. E., Cobben, J.-M., Maas, S. M., et al. (2014). Opposite effects on facial morphology due to gene dosage sensitivity. </w:t>
      </w:r>
      <w:r w:rsidRPr="00086853">
        <w:rPr>
          <w:rFonts w:cs="Times New Roman"/>
          <w:i/>
          <w:iCs/>
          <w:noProof/>
          <w:szCs w:val="24"/>
        </w:rPr>
        <w:t>Hum. Genet.</w:t>
      </w:r>
      <w:r w:rsidRPr="00086853">
        <w:rPr>
          <w:rFonts w:cs="Times New Roman"/>
          <w:noProof/>
          <w:szCs w:val="24"/>
        </w:rPr>
        <w:t xml:space="preserve"> 133, 1117–25. doi:10.1007/s00439-014-1455-z.</w:t>
      </w:r>
    </w:p>
    <w:p w14:paraId="639F288B"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Havarti, K., Frost, S., and McNulty, K. (2004). Neanderthal taxonomy reconsidered: implications of 3D primate models of intra- and interspecific differences. </w:t>
      </w:r>
      <w:r w:rsidRPr="00086853">
        <w:rPr>
          <w:rFonts w:cs="Times New Roman"/>
          <w:i/>
          <w:iCs/>
          <w:noProof/>
          <w:szCs w:val="24"/>
        </w:rPr>
        <w:t>Proc. Natl. Acad. Sci. USA</w:t>
      </w:r>
      <w:r w:rsidRPr="00086853">
        <w:rPr>
          <w:rFonts w:cs="Times New Roman"/>
          <w:noProof/>
          <w:szCs w:val="24"/>
        </w:rPr>
        <w:t xml:space="preserve"> 101, 1147–1152. doi:10.1046/j.1469-7580.2000.19710103.x.</w:t>
      </w:r>
    </w:p>
    <w:p w14:paraId="6BE34DB6"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Heike, C. L., Upson, K., Stuhaug, E., and Weinberg, S. M. (2010). 3D digital stereophotogrammetry: a practical guide to facial image acquisition. </w:t>
      </w:r>
      <w:r w:rsidRPr="00086853">
        <w:rPr>
          <w:rFonts w:cs="Times New Roman"/>
          <w:i/>
          <w:iCs/>
          <w:noProof/>
          <w:szCs w:val="24"/>
        </w:rPr>
        <w:t>Head Face Med.</w:t>
      </w:r>
      <w:r w:rsidRPr="00086853">
        <w:rPr>
          <w:rFonts w:cs="Times New Roman"/>
          <w:noProof/>
          <w:szCs w:val="24"/>
        </w:rPr>
        <w:t xml:space="preserve"> 6, 18. doi:10.1186/1746-160X-6-18.</w:t>
      </w:r>
    </w:p>
    <w:p w14:paraId="0A292A91"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Hille, E. (1982). </w:t>
      </w:r>
      <w:r w:rsidRPr="00086853">
        <w:rPr>
          <w:rFonts w:cs="Times New Roman"/>
          <w:i/>
          <w:iCs/>
          <w:noProof/>
          <w:szCs w:val="24"/>
        </w:rPr>
        <w:t>Analytic Function Theory, Volume I</w:t>
      </w:r>
      <w:r w:rsidRPr="00086853">
        <w:rPr>
          <w:rFonts w:cs="Times New Roman"/>
          <w:noProof/>
          <w:szCs w:val="24"/>
        </w:rPr>
        <w:t>. Second edi. New York: Chelsea Publishing Company.</w:t>
      </w:r>
    </w:p>
    <w:p w14:paraId="6852C26F"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Klingenberg, C. P. (2010). Evolution and development of shape: integrating quantitative approaches. </w:t>
      </w:r>
      <w:r w:rsidRPr="00086853">
        <w:rPr>
          <w:rFonts w:cs="Times New Roman"/>
          <w:i/>
          <w:iCs/>
          <w:noProof/>
          <w:szCs w:val="24"/>
        </w:rPr>
        <w:t>Nat. Rev. Genet.</w:t>
      </w:r>
      <w:r w:rsidRPr="00086853">
        <w:rPr>
          <w:rFonts w:cs="Times New Roman"/>
          <w:noProof/>
          <w:szCs w:val="24"/>
        </w:rPr>
        <w:t xml:space="preserve"> 11, 623–635.</w:t>
      </w:r>
    </w:p>
    <w:p w14:paraId="49F9FA4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Klingenberg, C. P. (2013). Evolutionary Covariation in Geometric Morphometric Data: Analyzing Integration, Modularity, and Allometry in a Phylogenetic Context. </w:t>
      </w:r>
      <w:r w:rsidRPr="00086853">
        <w:rPr>
          <w:rFonts w:cs="Times New Roman"/>
          <w:i/>
          <w:iCs/>
          <w:noProof/>
          <w:szCs w:val="24"/>
        </w:rPr>
        <w:t>Syst. Biol.</w:t>
      </w:r>
      <w:r w:rsidRPr="00086853">
        <w:rPr>
          <w:rFonts w:cs="Times New Roman"/>
          <w:noProof/>
          <w:szCs w:val="24"/>
        </w:rPr>
        <w:t xml:space="preserve"> 62, 591–610. doi:10.1093/sysbio/syt025.</w:t>
      </w:r>
    </w:p>
    <w:p w14:paraId="160393D2"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Klingenberg, C. P., Wetherill, L., Rogers, J., Moore, E., Ward, R., Autti-Rämö, I., et al. (2010). Prenatal alcohol exposure alters the patterns of facial asymmetry. </w:t>
      </w:r>
      <w:r w:rsidRPr="00086853">
        <w:rPr>
          <w:rFonts w:cs="Times New Roman"/>
          <w:i/>
          <w:iCs/>
          <w:noProof/>
          <w:szCs w:val="24"/>
        </w:rPr>
        <w:t>Alcohol</w:t>
      </w:r>
      <w:r w:rsidRPr="00086853">
        <w:rPr>
          <w:rFonts w:cs="Times New Roman"/>
          <w:noProof/>
          <w:szCs w:val="24"/>
        </w:rPr>
        <w:t xml:space="preserve"> 44, 649–657. doi:10.1016/j.alcohol.2009.10.016.</w:t>
      </w:r>
    </w:p>
    <w:p w14:paraId="224A95D7"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Levene, H. (1960). “Robust tests for equality of variances,” in </w:t>
      </w:r>
      <w:r w:rsidRPr="00086853">
        <w:rPr>
          <w:rFonts w:cs="Times New Roman"/>
          <w:i/>
          <w:iCs/>
          <w:noProof/>
          <w:szCs w:val="24"/>
        </w:rPr>
        <w:t>Contributions to Probability and Statistics: Essays in Honor of Harold Hotelling</w:t>
      </w:r>
      <w:r w:rsidRPr="00086853">
        <w:rPr>
          <w:rFonts w:cs="Times New Roman"/>
          <w:noProof/>
          <w:szCs w:val="24"/>
        </w:rPr>
        <w:t>, eds. I. Olkin and H. Hotelling (Stanford: Stanford University Press), 278–292.</w:t>
      </w:r>
    </w:p>
    <w:p w14:paraId="22631593"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Liu, F., van der Lijn, F., Schurmann, C., Zhu, G., Chakravarty, M. M., Hysi, P. G., et al. (2012). A Genome-Wide Association Study Identifies Five Loci Influencing Facial Morphology in Europeans. </w:t>
      </w:r>
      <w:r w:rsidRPr="00086853">
        <w:rPr>
          <w:rFonts w:cs="Times New Roman"/>
          <w:i/>
          <w:iCs/>
          <w:noProof/>
          <w:szCs w:val="24"/>
        </w:rPr>
        <w:t>PLoS Genet.</w:t>
      </w:r>
      <w:r w:rsidRPr="00086853">
        <w:rPr>
          <w:rFonts w:cs="Times New Roman"/>
          <w:noProof/>
          <w:szCs w:val="24"/>
        </w:rPr>
        <w:t xml:space="preserve"> 8. doi:10.1371/journal.pgen.1002932.</w:t>
      </w:r>
    </w:p>
    <w:p w14:paraId="4E3F7248"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Martinez-Abadias, N., Gonzalez-Jose, R., Gonzalez-Martin, A., Van der Molen, S., Talavera, A., Hernandez, P., et al. (2006). Phenotypic evolution of human craniofacial morphology after admixture: a geometric morphometrics approach. </w:t>
      </w:r>
      <w:r w:rsidRPr="00086853">
        <w:rPr>
          <w:rFonts w:cs="Times New Roman"/>
          <w:i/>
          <w:iCs/>
          <w:noProof/>
          <w:szCs w:val="24"/>
        </w:rPr>
        <w:t>Am. J. Phys. Anthropol.</w:t>
      </w:r>
      <w:r w:rsidRPr="00086853">
        <w:rPr>
          <w:rFonts w:cs="Times New Roman"/>
          <w:noProof/>
          <w:szCs w:val="24"/>
        </w:rPr>
        <w:t xml:space="preserve"> 129, 387–98. doi:10.1002/ajpa.20291.</w:t>
      </w:r>
    </w:p>
    <w:p w14:paraId="731011B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Martinez-Abadias, N., Mitteroecker, P., Parsons, T. E., Esparza, M., Sjovold, T., Rolian, C., et al. (2012). The Developmental Basis of Quantitative Craniofacial Variation in Humans and Mice. </w:t>
      </w:r>
      <w:r w:rsidRPr="00086853">
        <w:rPr>
          <w:rFonts w:cs="Times New Roman"/>
          <w:i/>
          <w:iCs/>
          <w:noProof/>
          <w:szCs w:val="24"/>
        </w:rPr>
        <w:t>Evol Biol</w:t>
      </w:r>
      <w:r w:rsidRPr="00086853">
        <w:rPr>
          <w:rFonts w:cs="Times New Roman"/>
          <w:noProof/>
          <w:szCs w:val="24"/>
        </w:rPr>
        <w:t xml:space="preserve"> 39, 554–567.</w:t>
      </w:r>
    </w:p>
    <w:p w14:paraId="4A857AD8"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lastRenderedPageBreak/>
        <w:t xml:space="preserve">Matthews, H., Penington, T., Saey, I., Halliday, J., Muggli, E., and Claes, P. (2016). Spatially dense morphometrics of craniofacial sexual dimorphism in 1-year-olds. </w:t>
      </w:r>
      <w:r w:rsidRPr="00086853">
        <w:rPr>
          <w:rFonts w:cs="Times New Roman"/>
          <w:i/>
          <w:iCs/>
          <w:noProof/>
          <w:szCs w:val="24"/>
        </w:rPr>
        <w:t>J. Anat.</w:t>
      </w:r>
      <w:r w:rsidRPr="00086853">
        <w:rPr>
          <w:rFonts w:cs="Times New Roman"/>
          <w:noProof/>
          <w:szCs w:val="24"/>
        </w:rPr>
        <w:t xml:space="preserve"> 229, 549–559. doi:10.1111/joa.12507.</w:t>
      </w:r>
    </w:p>
    <w:p w14:paraId="7DC67B9E"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Mitteroecker, P., Gunz, P., Bernhard, M., Schaefer, K., and Bookstein, F. L. (2004). Comparison of cranial ontogenetic trajectories among great apes and humans. </w:t>
      </w:r>
      <w:r w:rsidRPr="00086853">
        <w:rPr>
          <w:rFonts w:cs="Times New Roman"/>
          <w:i/>
          <w:iCs/>
          <w:noProof/>
          <w:szCs w:val="24"/>
        </w:rPr>
        <w:t>J. Hum. Evol.</w:t>
      </w:r>
      <w:r w:rsidRPr="00086853">
        <w:rPr>
          <w:rFonts w:cs="Times New Roman"/>
          <w:noProof/>
          <w:szCs w:val="24"/>
        </w:rPr>
        <w:t xml:space="preserve"> 46, 679–698. doi:10.1016/j.jhevol.2004.03.006.</w:t>
      </w:r>
    </w:p>
    <w:p w14:paraId="428163B8"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O’Higgins, P. (2000). The study of morphological variation in the hominid fossil record: biology, landmarks and geometry. </w:t>
      </w:r>
      <w:r w:rsidRPr="00086853">
        <w:rPr>
          <w:rFonts w:cs="Times New Roman"/>
          <w:i/>
          <w:iCs/>
          <w:noProof/>
          <w:szCs w:val="24"/>
        </w:rPr>
        <w:t>J. Anat.</w:t>
      </w:r>
      <w:r w:rsidRPr="00086853">
        <w:rPr>
          <w:rFonts w:cs="Times New Roman"/>
          <w:noProof/>
          <w:szCs w:val="24"/>
        </w:rPr>
        <w:t xml:space="preserve"> 197, 103–120.</w:t>
      </w:r>
    </w:p>
    <w:p w14:paraId="78DB657A"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Paternoster, L., Zhurov, A. I., Toma, A. M., Kemp, J. P., St. Pourcain, B., Timpson, N. J., et al. (2012). Genome-wide association study of three-dimensional facial morphology identifies a variant in PAX3 associated with nasion position. </w:t>
      </w:r>
      <w:r w:rsidRPr="00086853">
        <w:rPr>
          <w:rFonts w:cs="Times New Roman"/>
          <w:i/>
          <w:iCs/>
          <w:noProof/>
          <w:szCs w:val="24"/>
        </w:rPr>
        <w:t>Am. J. Hum. Genet.</w:t>
      </w:r>
      <w:r w:rsidRPr="00086853">
        <w:rPr>
          <w:rFonts w:cs="Times New Roman"/>
          <w:noProof/>
          <w:szCs w:val="24"/>
        </w:rPr>
        <w:t xml:space="preserve"> 90, 478–485. doi:10.1016/j.ajhg.2011.12.021.</w:t>
      </w:r>
    </w:p>
    <w:p w14:paraId="13D0FF25"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Quinto-Sánchez, M., Adhikari, K., Acuña-Alonzo, V., Cintas, C., Silva de Cerqueira, C. C., Ramallo, V., et al. (2015). Facial asymmetry and genetic ancestry in Latin American admixed populations. </w:t>
      </w:r>
      <w:r w:rsidRPr="00086853">
        <w:rPr>
          <w:rFonts w:cs="Times New Roman"/>
          <w:i/>
          <w:iCs/>
          <w:noProof/>
          <w:szCs w:val="24"/>
        </w:rPr>
        <w:t>Am. J. Phys. Anthropol.</w:t>
      </w:r>
      <w:r w:rsidRPr="00086853">
        <w:rPr>
          <w:rFonts w:cs="Times New Roman"/>
          <w:noProof/>
          <w:szCs w:val="24"/>
        </w:rPr>
        <w:t xml:space="preserve"> 157, 58–70. doi:10.1002/ajpa.22688.</w:t>
      </w:r>
    </w:p>
    <w:p w14:paraId="53D8F1C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Richtsmeier, J. T., Baxter, L. L., and Reeves, R. H. (2000). Parallels of craniofacial maldevelopment in Down syndrome and Ts65Dn mice. </w:t>
      </w:r>
      <w:r w:rsidRPr="00086853">
        <w:rPr>
          <w:rFonts w:cs="Times New Roman"/>
          <w:i/>
          <w:iCs/>
          <w:noProof/>
          <w:szCs w:val="24"/>
        </w:rPr>
        <w:t>Dev. Dyn.</w:t>
      </w:r>
      <w:r w:rsidRPr="00086853">
        <w:rPr>
          <w:rFonts w:cs="Times New Roman"/>
          <w:noProof/>
          <w:szCs w:val="24"/>
        </w:rPr>
        <w:t xml:space="preserve"> 217, 137–45. doi:10.1002/(SICI)1097-0177(200002)217:2&lt;137::AID-DVDY1&gt;3.0.CO;2-N.</w:t>
      </w:r>
    </w:p>
    <w:p w14:paraId="44C12AA0"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Richtsmeier, J. T., Burke Deleon, V., and Lele, S. R. (2002). The promise of geometric morphometrics. </w:t>
      </w:r>
      <w:r w:rsidRPr="00086853">
        <w:rPr>
          <w:rFonts w:cs="Times New Roman"/>
          <w:i/>
          <w:iCs/>
          <w:noProof/>
          <w:szCs w:val="24"/>
        </w:rPr>
        <w:t>Am. J. Phys. Anthropol.</w:t>
      </w:r>
      <w:r w:rsidRPr="00086853">
        <w:rPr>
          <w:rFonts w:cs="Times New Roman"/>
          <w:noProof/>
          <w:szCs w:val="24"/>
        </w:rPr>
        <w:t xml:space="preserve"> 119, 63–91. doi:10.1002/ajpa.10174.</w:t>
      </w:r>
    </w:p>
    <w:p w14:paraId="418D1E35"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Richtsmeier, J. T., Paik, C. H., Elfert, P. C., Cole III, T. M., and Dahlman, H. R. (1995). Precision, Repeatibility, and Validation of the Localization of Cranial Landmarks Using Computed Tomography Scans. </w:t>
      </w:r>
      <w:r w:rsidRPr="00086853">
        <w:rPr>
          <w:rFonts w:cs="Times New Roman"/>
          <w:i/>
          <w:iCs/>
          <w:noProof/>
          <w:szCs w:val="24"/>
        </w:rPr>
        <w:t>Cleft Palate-Craniofacial J.</w:t>
      </w:r>
      <w:r w:rsidRPr="00086853">
        <w:rPr>
          <w:rFonts w:cs="Times New Roman"/>
          <w:noProof/>
          <w:szCs w:val="24"/>
        </w:rPr>
        <w:t xml:space="preserve"> 32, 217–227.</w:t>
      </w:r>
    </w:p>
    <w:p w14:paraId="5DCCA82D"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Rohlf, F. J., and Slice, D. (1990). Extensions of the Procrustes Method for the Optimal Superimposition of Landmarks. </w:t>
      </w:r>
      <w:r w:rsidRPr="00086853">
        <w:rPr>
          <w:rFonts w:cs="Times New Roman"/>
          <w:i/>
          <w:iCs/>
          <w:noProof/>
          <w:szCs w:val="24"/>
        </w:rPr>
        <w:t>Syst. Zool.</w:t>
      </w:r>
      <w:r w:rsidRPr="00086853">
        <w:rPr>
          <w:rFonts w:cs="Times New Roman"/>
          <w:noProof/>
          <w:szCs w:val="24"/>
        </w:rPr>
        <w:t xml:space="preserve"> 39, 40–50. doi:10.2307/2992207.</w:t>
      </w:r>
    </w:p>
    <w:p w14:paraId="0F5CA6C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chlager, S., and Alexandra, R. (2015). Analysis of the Human Osseous Nasal Shape — Population Differences and Sexual Dimorphism. </w:t>
      </w:r>
      <w:r w:rsidRPr="00086853">
        <w:rPr>
          <w:rFonts w:cs="Times New Roman"/>
          <w:i/>
          <w:iCs/>
          <w:noProof/>
          <w:szCs w:val="24"/>
        </w:rPr>
        <w:t>Am. J. Phys. Anthropol.</w:t>
      </w:r>
      <w:r w:rsidRPr="00086853">
        <w:rPr>
          <w:rFonts w:cs="Times New Roman"/>
          <w:noProof/>
          <w:szCs w:val="24"/>
        </w:rPr>
        <w:t xml:space="preserve"> 00. doi:10.1002/ajpa.22749.</w:t>
      </w:r>
    </w:p>
    <w:p w14:paraId="707717BA"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haffer, J. R., Orlova, E., Lee, M. K., Leslie, E. J., Raffensperger, Z. D., Heike, C. L., et al. (2016). Genome-Wide Association Study Reveals Multiple Loci Influencing Normal Human Facial Morphology. </w:t>
      </w:r>
      <w:r w:rsidRPr="00086853">
        <w:rPr>
          <w:rFonts w:cs="Times New Roman"/>
          <w:i/>
          <w:iCs/>
          <w:noProof/>
          <w:szCs w:val="24"/>
        </w:rPr>
        <w:t>PLoS Genet.</w:t>
      </w:r>
      <w:r w:rsidRPr="00086853">
        <w:rPr>
          <w:rFonts w:cs="Times New Roman"/>
          <w:noProof/>
          <w:szCs w:val="24"/>
        </w:rPr>
        <w:t xml:space="preserve"> 12, 1–21. doi:10.1371/journal.pgen.1006149.</w:t>
      </w:r>
    </w:p>
    <w:p w14:paraId="23D628F1"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haner, D. J., Peterson, A. E., Beattie, O. B., and Bamforth, J. S. (2000). Assessment of soft tissue facial asymmetry in medically normal and syndrome-affected individuals by analysis of landmarks and measurements. </w:t>
      </w:r>
      <w:r w:rsidRPr="00086853">
        <w:rPr>
          <w:rFonts w:cs="Times New Roman"/>
          <w:i/>
          <w:iCs/>
          <w:noProof/>
          <w:szCs w:val="24"/>
        </w:rPr>
        <w:t>Am. J. Med. Genet.</w:t>
      </w:r>
      <w:r w:rsidRPr="00086853">
        <w:rPr>
          <w:rFonts w:cs="Times New Roman"/>
          <w:noProof/>
          <w:szCs w:val="24"/>
        </w:rPr>
        <w:t xml:space="preserve"> 93, 143–154. doi:10.1002/1096-8628(20000717)93:2&lt;143::AID-AJMG12&gt;3.0.CO;2-Q.</w:t>
      </w:r>
    </w:p>
    <w:p w14:paraId="69ED6E74"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mith, K. K. (2006). Craniofacial development in marsupial mammals: developmental origins of evolutionary change. </w:t>
      </w:r>
      <w:r w:rsidRPr="00086853">
        <w:rPr>
          <w:rFonts w:cs="Times New Roman"/>
          <w:i/>
          <w:iCs/>
          <w:noProof/>
          <w:szCs w:val="24"/>
        </w:rPr>
        <w:t>Dev. Dyn.</w:t>
      </w:r>
      <w:r w:rsidRPr="00086853">
        <w:rPr>
          <w:rFonts w:cs="Times New Roman"/>
          <w:noProof/>
          <w:szCs w:val="24"/>
        </w:rPr>
        <w:t xml:space="preserve"> 235, 1181–93. doi:10.1002/dvdy.20676.</w:t>
      </w:r>
    </w:p>
    <w:p w14:paraId="54B34E3A"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nyders, J., Claes, P., Vandermeulen, D., and Suetens, P. (2014). Development and comparison of </w:t>
      </w:r>
      <w:r w:rsidRPr="00086853">
        <w:rPr>
          <w:rFonts w:cs="Times New Roman"/>
          <w:noProof/>
          <w:szCs w:val="24"/>
        </w:rPr>
        <w:lastRenderedPageBreak/>
        <w:t>non-rigid surface registraion and extensions (technical report KUL/ESAT/PSI/1401). Leuven, Belgium.</w:t>
      </w:r>
    </w:p>
    <w:p w14:paraId="7DCCEB19"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Starbuck, J. M., Reeves, R. H., and Richtsmeier, J. T. (2011). Morphological integration of soft-tissue facial morphology in Down Syndrome and siblings. </w:t>
      </w:r>
      <w:r w:rsidRPr="00086853">
        <w:rPr>
          <w:rFonts w:cs="Times New Roman"/>
          <w:i/>
          <w:iCs/>
          <w:noProof/>
          <w:szCs w:val="24"/>
        </w:rPr>
        <w:t>Am. J. Phys. Anthropol.</w:t>
      </w:r>
      <w:r w:rsidRPr="00086853">
        <w:rPr>
          <w:rFonts w:cs="Times New Roman"/>
          <w:noProof/>
          <w:szCs w:val="24"/>
        </w:rPr>
        <w:t xml:space="preserve"> 146, 560–8. doi:10.1002/ajpa.21583.</w:t>
      </w:r>
    </w:p>
    <w:p w14:paraId="39640ABB" w14:textId="77777777" w:rsidR="00086853" w:rsidRPr="00086853" w:rsidRDefault="00086853" w:rsidP="00086853">
      <w:pPr>
        <w:widowControl w:val="0"/>
        <w:autoSpaceDE w:val="0"/>
        <w:autoSpaceDN w:val="0"/>
        <w:adjustRightInd w:val="0"/>
        <w:ind w:left="480" w:hanging="480"/>
        <w:rPr>
          <w:rFonts w:cs="Times New Roman"/>
          <w:noProof/>
          <w:szCs w:val="24"/>
        </w:rPr>
      </w:pPr>
      <w:r w:rsidRPr="00086853">
        <w:rPr>
          <w:rFonts w:cs="Times New Roman"/>
          <w:noProof/>
          <w:szCs w:val="24"/>
        </w:rPr>
        <w:t xml:space="preserve">Terhune, C. E., Kimbel, W. H., and Lockwood, C. A. (2007). Variation and diversity in Homo erectus: a 3D geometric morphometric analysis of the temporal bone. </w:t>
      </w:r>
      <w:r w:rsidRPr="00086853">
        <w:rPr>
          <w:rFonts w:cs="Times New Roman"/>
          <w:i/>
          <w:iCs/>
          <w:noProof/>
          <w:szCs w:val="24"/>
        </w:rPr>
        <w:t>J. Hum. Evol.</w:t>
      </w:r>
      <w:r w:rsidRPr="00086853">
        <w:rPr>
          <w:rFonts w:cs="Times New Roman"/>
          <w:noProof/>
          <w:szCs w:val="24"/>
        </w:rPr>
        <w:t xml:space="preserve"> 53, 41–60.</w:t>
      </w:r>
    </w:p>
    <w:p w14:paraId="4DFC6A18" w14:textId="77777777" w:rsidR="00086853" w:rsidRPr="00086853" w:rsidRDefault="00086853" w:rsidP="00086853">
      <w:pPr>
        <w:widowControl w:val="0"/>
        <w:autoSpaceDE w:val="0"/>
        <w:autoSpaceDN w:val="0"/>
        <w:adjustRightInd w:val="0"/>
        <w:ind w:left="480" w:hanging="480"/>
        <w:rPr>
          <w:rFonts w:cs="Times New Roman"/>
          <w:noProof/>
        </w:rPr>
      </w:pPr>
      <w:r w:rsidRPr="00086853">
        <w:rPr>
          <w:rFonts w:cs="Times New Roman"/>
          <w:noProof/>
          <w:szCs w:val="24"/>
        </w:rPr>
        <w:t xml:space="preserve">von Cramon-Taubadel, N., Frazier, B. C., and Mirazon-Lahr, M. (2007). The problem of assessing landmark error in geometric morphometrics: Theory, methods, and modifications. </w:t>
      </w:r>
      <w:r w:rsidRPr="00086853">
        <w:rPr>
          <w:rFonts w:cs="Times New Roman"/>
          <w:i/>
          <w:iCs/>
          <w:noProof/>
          <w:szCs w:val="24"/>
        </w:rPr>
        <w:t>Am. J. Phys. Anthropol.</w:t>
      </w:r>
      <w:r w:rsidRPr="00086853">
        <w:rPr>
          <w:rFonts w:cs="Times New Roman"/>
          <w:noProof/>
          <w:szCs w:val="24"/>
        </w:rPr>
        <w:t xml:space="preserve"> 134, 24–35. doi:10.1002/ajpa.</w:t>
      </w:r>
    </w:p>
    <w:p w14:paraId="6B7706AB" w14:textId="5F5BABAF" w:rsidR="00A23BB5" w:rsidRPr="00A23BB5" w:rsidRDefault="00A23BB5" w:rsidP="00A23BB5">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14"/>
      <w:headerReference w:type="default" r:id="rId15"/>
      <w:footerReference w:type="even" r:id="rId16"/>
      <w:footerReference w:type="default" r:id="rId17"/>
      <w:headerReference w:type="first" r:id="rId18"/>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Harry Matthews" w:date="2018-06-01T08:24:00Z" w:initials="HM">
    <w:p w14:paraId="4990EF4E" w14:textId="6B5B4E48" w:rsidR="00E113FF" w:rsidRDefault="00E113FF">
      <w:pPr>
        <w:pStyle w:val="CommentText"/>
      </w:pPr>
      <w:r>
        <w:rPr>
          <w:rStyle w:val="CommentReference"/>
        </w:rPr>
        <w:annotationRef/>
      </w:r>
      <w:r>
        <w:t>anatomical”</w:t>
      </w:r>
    </w:p>
  </w:comment>
  <w:comment w:id="9" w:author="Harry Matthews" w:date="2018-06-01T08:28:00Z" w:initials="HM">
    <w:p w14:paraId="6B36D27C" w14:textId="4EE200AA" w:rsidR="00E113FF" w:rsidRDefault="00E113FF">
      <w:pPr>
        <w:pStyle w:val="CommentText"/>
      </w:pPr>
      <w:r>
        <w:rPr>
          <w:rStyle w:val="CommentReference"/>
        </w:rPr>
        <w:annotationRef/>
      </w:r>
      <w:r>
        <w:t>Or face? would maybe be most to the point.</w:t>
      </w:r>
    </w:p>
  </w:comment>
  <w:comment w:id="4" w:author="Harry Matthews" w:date="2018-06-01T08:33:00Z" w:initials="HM">
    <w:p w14:paraId="035A4B21" w14:textId="0C4E3A1F" w:rsidR="00E113FF" w:rsidRDefault="00E113FF">
      <w:pPr>
        <w:pStyle w:val="CommentText"/>
      </w:pPr>
      <w:r>
        <w:rPr>
          <w:rStyle w:val="CommentReference"/>
        </w:rPr>
        <w:annotationRef/>
      </w:r>
      <w:r>
        <w:t>Just my attempt to make it a bit more specific and impactful</w:t>
      </w:r>
    </w:p>
  </w:comment>
  <w:comment w:id="24" w:author="Harry Matthews" w:date="2018-06-01T08:41:00Z" w:initials="HM">
    <w:p w14:paraId="18CC233A" w14:textId="746AC64A" w:rsidR="00E113FF" w:rsidRDefault="00E113FF">
      <w:pPr>
        <w:pStyle w:val="CommentText"/>
      </w:pPr>
      <w:r>
        <w:rPr>
          <w:rStyle w:val="CommentReference"/>
        </w:rPr>
        <w:annotationRef/>
      </w:r>
      <w:r>
        <w:t xml:space="preserve">This is still how most of it is actually done in hospitals. </w:t>
      </w:r>
    </w:p>
  </w:comment>
  <w:comment w:id="30" w:author="Harry Matthews" w:date="2018-06-01T08:45:00Z" w:initials="HM">
    <w:p w14:paraId="1BBBF091" w14:textId="71637DDD" w:rsidR="00E113FF" w:rsidRDefault="00E113FF">
      <w:pPr>
        <w:pStyle w:val="CommentText"/>
      </w:pPr>
      <w:r>
        <w:rPr>
          <w:rStyle w:val="CommentReference"/>
        </w:rPr>
        <w:annotationRef/>
      </w:r>
      <w:r>
        <w:t>Some examples are good for the totally naive reader</w:t>
      </w:r>
    </w:p>
  </w:comment>
  <w:comment w:id="44" w:author="Harry Matthews" w:date="2018-06-01T09:05:00Z" w:initials="HM">
    <w:p w14:paraId="00DD6ABC" w14:textId="02246CB5" w:rsidR="00E113FF" w:rsidRDefault="00E113FF">
      <w:pPr>
        <w:pStyle w:val="CommentText"/>
      </w:pPr>
      <w:r>
        <w:rPr>
          <w:rStyle w:val="CommentReference"/>
        </w:rPr>
        <w:annotationRef/>
      </w:r>
      <w:r>
        <w:t>Some general GM refs:</w:t>
      </w:r>
    </w:p>
    <w:p w14:paraId="727809FF" w14:textId="58C26C62" w:rsidR="00E113FF" w:rsidRDefault="00E113FF">
      <w:pPr>
        <w:pStyle w:val="CommentText"/>
        <w:rPr>
          <w:rFonts w:ascii="Segoe UI" w:hAnsi="Segoe UI" w:cs="Segoe UI"/>
          <w:sz w:val="18"/>
          <w:szCs w:val="18"/>
          <w:lang w:val="en-AU"/>
        </w:rPr>
      </w:pPr>
      <w:proofErr w:type="spellStart"/>
      <w:r>
        <w:rPr>
          <w:rFonts w:ascii="Segoe UI" w:hAnsi="Segoe UI" w:cs="Segoe UI"/>
          <w:sz w:val="18"/>
          <w:szCs w:val="18"/>
          <w:lang w:val="en-AU"/>
        </w:rPr>
        <w:t>Rohlf</w:t>
      </w:r>
      <w:proofErr w:type="spellEnd"/>
      <w:r>
        <w:rPr>
          <w:rFonts w:ascii="Segoe UI" w:hAnsi="Segoe UI" w:cs="Segoe UI"/>
          <w:sz w:val="18"/>
          <w:szCs w:val="18"/>
          <w:lang w:val="en-AU"/>
        </w:rPr>
        <w:t xml:space="preserve">, F. J. &amp; Marcus, L. F. A revolution in morphometrics. </w:t>
      </w:r>
      <w:r>
        <w:rPr>
          <w:rFonts w:ascii="Segoe UI" w:hAnsi="Segoe UI" w:cs="Segoe UI"/>
          <w:i/>
          <w:iCs/>
          <w:sz w:val="18"/>
          <w:szCs w:val="18"/>
          <w:lang w:val="en-AU"/>
        </w:rPr>
        <w:t xml:space="preserve">Trends Ecol. </w:t>
      </w:r>
      <w:proofErr w:type="spellStart"/>
      <w:r>
        <w:rPr>
          <w:rFonts w:ascii="Segoe UI" w:hAnsi="Segoe UI" w:cs="Segoe UI"/>
          <w:i/>
          <w:iCs/>
          <w:sz w:val="18"/>
          <w:szCs w:val="18"/>
          <w:lang w:val="en-AU"/>
        </w:rPr>
        <w:t>Evol</w:t>
      </w:r>
      <w:proofErr w:type="spellEnd"/>
      <w:r>
        <w:rPr>
          <w:rFonts w:ascii="Segoe UI" w:hAnsi="Segoe UI" w:cs="Segoe UI"/>
          <w:i/>
          <w:iCs/>
          <w:sz w:val="18"/>
          <w:szCs w:val="18"/>
          <w:lang w:val="en-AU"/>
        </w:rPr>
        <w:t>.</w:t>
      </w:r>
      <w:r>
        <w:rPr>
          <w:rFonts w:ascii="Segoe UI" w:hAnsi="Segoe UI" w:cs="Segoe UI"/>
          <w:sz w:val="18"/>
          <w:szCs w:val="18"/>
          <w:lang w:val="en-AU"/>
        </w:rPr>
        <w:t xml:space="preserve"> </w:t>
      </w:r>
      <w:r>
        <w:rPr>
          <w:rFonts w:ascii="Segoe UI" w:hAnsi="Segoe UI" w:cs="Segoe UI"/>
          <w:b/>
          <w:bCs/>
          <w:sz w:val="18"/>
          <w:szCs w:val="18"/>
          <w:lang w:val="en-AU"/>
        </w:rPr>
        <w:t>8</w:t>
      </w:r>
      <w:r>
        <w:rPr>
          <w:rFonts w:ascii="Segoe UI" w:hAnsi="Segoe UI" w:cs="Segoe UI"/>
          <w:sz w:val="18"/>
          <w:szCs w:val="18"/>
          <w:lang w:val="en-AU"/>
        </w:rPr>
        <w:t>, 129-132, (1993).</w:t>
      </w:r>
    </w:p>
    <w:p w14:paraId="1EF8E700" w14:textId="77777777" w:rsidR="00E113FF" w:rsidRDefault="00E113FF">
      <w:pPr>
        <w:pStyle w:val="CommentText"/>
        <w:rPr>
          <w:rFonts w:ascii="Segoe UI" w:hAnsi="Segoe UI" w:cs="Segoe UI"/>
          <w:sz w:val="18"/>
          <w:szCs w:val="18"/>
          <w:lang w:val="en-AU"/>
        </w:rPr>
      </w:pPr>
    </w:p>
    <w:p w14:paraId="3D3EF3E8" w14:textId="1DFAD44A" w:rsidR="00E113FF" w:rsidRDefault="00E113FF">
      <w:pPr>
        <w:pStyle w:val="CommentText"/>
      </w:pPr>
      <w:r>
        <w:rPr>
          <w:rFonts w:ascii="Segoe UI" w:hAnsi="Segoe UI" w:cs="Segoe UI"/>
          <w:sz w:val="18"/>
          <w:szCs w:val="18"/>
          <w:lang w:val="en-AU"/>
        </w:rPr>
        <w:t xml:space="preserve">Adams, D. C., </w:t>
      </w:r>
      <w:proofErr w:type="spellStart"/>
      <w:r>
        <w:rPr>
          <w:rFonts w:ascii="Segoe UI" w:hAnsi="Segoe UI" w:cs="Segoe UI"/>
          <w:sz w:val="18"/>
          <w:szCs w:val="18"/>
          <w:lang w:val="en-AU"/>
        </w:rPr>
        <w:t>Rohlf</w:t>
      </w:r>
      <w:proofErr w:type="spellEnd"/>
      <w:r>
        <w:rPr>
          <w:rFonts w:ascii="Segoe UI" w:hAnsi="Segoe UI" w:cs="Segoe UI"/>
          <w:sz w:val="18"/>
          <w:szCs w:val="18"/>
          <w:lang w:val="en-AU"/>
        </w:rPr>
        <w:t xml:space="preserve">, F. J. &amp; Slice, D. E. Geometric morphometrics: Ten years of progress following the ‘revolution’. </w:t>
      </w:r>
      <w:r>
        <w:rPr>
          <w:rFonts w:ascii="Segoe UI" w:hAnsi="Segoe UI" w:cs="Segoe UI"/>
          <w:i/>
          <w:iCs/>
          <w:sz w:val="18"/>
          <w:szCs w:val="18"/>
          <w:lang w:val="en-AU"/>
        </w:rPr>
        <w:t>Ital. J. Zool.</w:t>
      </w:r>
      <w:r>
        <w:rPr>
          <w:rFonts w:ascii="Segoe UI" w:hAnsi="Segoe UI" w:cs="Segoe UI"/>
          <w:sz w:val="18"/>
          <w:szCs w:val="18"/>
          <w:lang w:val="en-AU"/>
        </w:rPr>
        <w:t xml:space="preserve"> </w:t>
      </w:r>
      <w:r>
        <w:rPr>
          <w:rFonts w:ascii="Segoe UI" w:hAnsi="Segoe UI" w:cs="Segoe UI"/>
          <w:b/>
          <w:bCs/>
          <w:sz w:val="18"/>
          <w:szCs w:val="18"/>
          <w:lang w:val="en-AU"/>
        </w:rPr>
        <w:t>71</w:t>
      </w:r>
      <w:r>
        <w:rPr>
          <w:rFonts w:ascii="Segoe UI" w:hAnsi="Segoe UI" w:cs="Segoe UI"/>
          <w:sz w:val="18"/>
          <w:szCs w:val="18"/>
          <w:lang w:val="en-AU"/>
        </w:rPr>
        <w:t>, 5-16, (2004).</w:t>
      </w:r>
    </w:p>
    <w:p w14:paraId="0B9787C1" w14:textId="77777777" w:rsidR="00E113FF" w:rsidRDefault="00E113FF">
      <w:pPr>
        <w:pStyle w:val="CommentText"/>
      </w:pPr>
    </w:p>
  </w:comment>
  <w:comment w:id="55" w:author="Harry Matthews" w:date="2018-06-01T09:10:00Z" w:initials="HM">
    <w:p w14:paraId="61E6926F" w14:textId="7679A5B5" w:rsidR="00E113FF" w:rsidRDefault="00E113FF">
      <w:pPr>
        <w:pStyle w:val="CommentText"/>
      </w:pPr>
      <w:r>
        <w:rPr>
          <w:rStyle w:val="CommentReference"/>
        </w:rPr>
        <w:annotationRef/>
      </w:r>
      <w:r>
        <w:rPr>
          <w:rFonts w:ascii="Segoe UI" w:hAnsi="Segoe UI" w:cs="Segoe UI"/>
          <w:sz w:val="18"/>
          <w:szCs w:val="18"/>
          <w:lang w:val="en-AU"/>
        </w:rPr>
        <w:tab/>
      </w:r>
      <w:proofErr w:type="spellStart"/>
      <w:r>
        <w:rPr>
          <w:rFonts w:ascii="Segoe UI" w:hAnsi="Segoe UI" w:cs="Segoe UI"/>
          <w:sz w:val="18"/>
          <w:szCs w:val="18"/>
          <w:lang w:val="en-AU"/>
        </w:rPr>
        <w:t>Lele</w:t>
      </w:r>
      <w:proofErr w:type="spellEnd"/>
      <w:r>
        <w:rPr>
          <w:rFonts w:ascii="Segoe UI" w:hAnsi="Segoe UI" w:cs="Segoe UI"/>
          <w:sz w:val="18"/>
          <w:szCs w:val="18"/>
          <w:lang w:val="en-AU"/>
        </w:rPr>
        <w:t xml:space="preserve">, S. &amp; </w:t>
      </w:r>
      <w:proofErr w:type="spellStart"/>
      <w:r>
        <w:rPr>
          <w:rFonts w:ascii="Segoe UI" w:hAnsi="Segoe UI" w:cs="Segoe UI"/>
          <w:sz w:val="18"/>
          <w:szCs w:val="18"/>
          <w:lang w:val="en-AU"/>
        </w:rPr>
        <w:t>Richtsmeier</w:t>
      </w:r>
      <w:proofErr w:type="spellEnd"/>
      <w:r>
        <w:rPr>
          <w:rFonts w:ascii="Segoe UI" w:hAnsi="Segoe UI" w:cs="Segoe UI"/>
          <w:sz w:val="18"/>
          <w:szCs w:val="18"/>
          <w:lang w:val="en-AU"/>
        </w:rPr>
        <w:t xml:space="preserve">, J. T. Euclidean distance matrix analysis: A coordinate‐free approach for comparing biological shapes using landmark data. </w:t>
      </w:r>
      <w:r>
        <w:rPr>
          <w:rFonts w:ascii="Segoe UI" w:hAnsi="Segoe UI" w:cs="Segoe UI"/>
          <w:i/>
          <w:iCs/>
          <w:sz w:val="18"/>
          <w:szCs w:val="18"/>
          <w:lang w:val="en-AU"/>
        </w:rPr>
        <w:t xml:space="preserve">Am. J. Phys. </w:t>
      </w:r>
      <w:proofErr w:type="spellStart"/>
      <w:r>
        <w:rPr>
          <w:rFonts w:ascii="Segoe UI" w:hAnsi="Segoe UI" w:cs="Segoe UI"/>
          <w:i/>
          <w:iCs/>
          <w:sz w:val="18"/>
          <w:szCs w:val="18"/>
          <w:lang w:val="en-AU"/>
        </w:rPr>
        <w:t>Anthropol</w:t>
      </w:r>
      <w:proofErr w:type="spellEnd"/>
      <w:r>
        <w:rPr>
          <w:rFonts w:ascii="Segoe UI" w:hAnsi="Segoe UI" w:cs="Segoe UI"/>
          <w:i/>
          <w:iCs/>
          <w:sz w:val="18"/>
          <w:szCs w:val="18"/>
          <w:lang w:val="en-AU"/>
        </w:rPr>
        <w:t>.</w:t>
      </w:r>
      <w:r>
        <w:rPr>
          <w:rFonts w:ascii="Segoe UI" w:hAnsi="Segoe UI" w:cs="Segoe UI"/>
          <w:sz w:val="18"/>
          <w:szCs w:val="18"/>
          <w:lang w:val="en-AU"/>
        </w:rPr>
        <w:t xml:space="preserve"> </w:t>
      </w:r>
      <w:r>
        <w:rPr>
          <w:rFonts w:ascii="Segoe UI" w:hAnsi="Segoe UI" w:cs="Segoe UI"/>
          <w:b/>
          <w:bCs/>
          <w:sz w:val="18"/>
          <w:szCs w:val="18"/>
          <w:lang w:val="en-AU"/>
        </w:rPr>
        <w:t>86</w:t>
      </w:r>
      <w:r>
        <w:rPr>
          <w:rFonts w:ascii="Segoe UI" w:hAnsi="Segoe UI" w:cs="Segoe UI"/>
          <w:sz w:val="18"/>
          <w:szCs w:val="18"/>
          <w:lang w:val="en-AU"/>
        </w:rPr>
        <w:t>, 415-427, (1991).</w:t>
      </w:r>
    </w:p>
  </w:comment>
  <w:comment w:id="67" w:author="Harry Matthews" w:date="2018-06-01T09:13:00Z" w:initials="HM">
    <w:p w14:paraId="596AFEC8" w14:textId="18047397" w:rsidR="00E113FF" w:rsidRDefault="00E113FF">
      <w:pPr>
        <w:pStyle w:val="CommentText"/>
      </w:pPr>
      <w:r>
        <w:rPr>
          <w:rStyle w:val="CommentReference"/>
        </w:rPr>
        <w:annotationRef/>
      </w:r>
      <w:r>
        <w:t xml:space="preserve">Not really sure what this means here. </w:t>
      </w:r>
    </w:p>
  </w:comment>
  <w:comment w:id="68" w:author="Harry Matthews" w:date="2018-06-01T09:14:00Z" w:initials="HM">
    <w:p w14:paraId="67971EF2" w14:textId="6E13DDA3" w:rsidR="00E113FF" w:rsidRDefault="00E113FF">
      <w:pPr>
        <w:pStyle w:val="CommentText"/>
      </w:pPr>
      <w:r>
        <w:rPr>
          <w:rStyle w:val="CommentReference"/>
        </w:rPr>
        <w:annotationRef/>
      </w:r>
      <w:r>
        <w:t xml:space="preserve">Our more recent paper in scientific reports is more relevant to this point than Matthews 2016. </w:t>
      </w:r>
    </w:p>
    <w:p w14:paraId="4806AFB7" w14:textId="77777777" w:rsidR="00E113FF" w:rsidRDefault="00E113FF">
      <w:pPr>
        <w:pStyle w:val="CommentText"/>
      </w:pPr>
    </w:p>
    <w:p w14:paraId="4559567D" w14:textId="77777777" w:rsidR="00E113FF" w:rsidRDefault="00E113FF" w:rsidP="0014705B">
      <w:pPr>
        <w:autoSpaceDE w:val="0"/>
        <w:autoSpaceDN w:val="0"/>
        <w:adjustRightInd w:val="0"/>
        <w:spacing w:before="0" w:after="0"/>
        <w:ind w:left="720" w:hanging="720"/>
        <w:rPr>
          <w:rFonts w:ascii="Segoe UI" w:hAnsi="Segoe UI" w:cs="Segoe UI"/>
          <w:sz w:val="18"/>
          <w:szCs w:val="18"/>
          <w:lang w:val="en-AU"/>
        </w:rPr>
      </w:pPr>
      <w:r>
        <w:rPr>
          <w:rFonts w:ascii="Segoe UI" w:hAnsi="Segoe UI" w:cs="Segoe UI"/>
          <w:sz w:val="18"/>
          <w:szCs w:val="18"/>
          <w:lang w:val="en-AU"/>
        </w:rPr>
        <w:t>Matthews, H.</w:t>
      </w:r>
      <w:r>
        <w:rPr>
          <w:rFonts w:ascii="Segoe UI" w:hAnsi="Segoe UI" w:cs="Segoe UI"/>
          <w:i/>
          <w:iCs/>
          <w:sz w:val="18"/>
          <w:szCs w:val="18"/>
          <w:lang w:val="en-AU"/>
        </w:rPr>
        <w:t xml:space="preserve"> et al.</w:t>
      </w:r>
      <w:r>
        <w:rPr>
          <w:rFonts w:ascii="Segoe UI" w:hAnsi="Segoe UI" w:cs="Segoe UI"/>
          <w:sz w:val="18"/>
          <w:szCs w:val="18"/>
          <w:lang w:val="en-AU"/>
        </w:rPr>
        <w:t xml:space="preserve"> Modelling 3D craniofacial growth trajectories for population comparison and classification illustrated using sex-differences. </w:t>
      </w:r>
      <w:r>
        <w:rPr>
          <w:rFonts w:ascii="Segoe UI" w:hAnsi="Segoe UI" w:cs="Segoe UI"/>
          <w:i/>
          <w:iCs/>
          <w:sz w:val="18"/>
          <w:szCs w:val="18"/>
          <w:lang w:val="en-AU"/>
        </w:rPr>
        <w:t>Sci. Rep.</w:t>
      </w:r>
      <w:r>
        <w:rPr>
          <w:rFonts w:ascii="Segoe UI" w:hAnsi="Segoe UI" w:cs="Segoe UI"/>
          <w:sz w:val="18"/>
          <w:szCs w:val="18"/>
          <w:lang w:val="en-AU"/>
        </w:rPr>
        <w:t xml:space="preserve"> </w:t>
      </w:r>
      <w:r>
        <w:rPr>
          <w:rFonts w:ascii="Segoe UI" w:hAnsi="Segoe UI" w:cs="Segoe UI"/>
          <w:b/>
          <w:bCs/>
          <w:sz w:val="18"/>
          <w:szCs w:val="18"/>
          <w:lang w:val="en-AU"/>
        </w:rPr>
        <w:t>8</w:t>
      </w:r>
      <w:r>
        <w:rPr>
          <w:rFonts w:ascii="Segoe UI" w:hAnsi="Segoe UI" w:cs="Segoe UI"/>
          <w:sz w:val="18"/>
          <w:szCs w:val="18"/>
          <w:lang w:val="en-AU"/>
        </w:rPr>
        <w:t>, (2018).</w:t>
      </w:r>
    </w:p>
    <w:p w14:paraId="669871BC" w14:textId="77777777" w:rsidR="00E113FF" w:rsidRDefault="00E113FF" w:rsidP="0014705B">
      <w:pPr>
        <w:autoSpaceDE w:val="0"/>
        <w:autoSpaceDN w:val="0"/>
        <w:adjustRightInd w:val="0"/>
        <w:spacing w:before="0" w:after="0"/>
        <w:ind w:left="720" w:hanging="720"/>
        <w:rPr>
          <w:rFonts w:ascii="Segoe UI" w:hAnsi="Segoe UI" w:cs="Segoe UI"/>
          <w:sz w:val="18"/>
          <w:szCs w:val="18"/>
          <w:lang w:val="en-AU"/>
        </w:rPr>
      </w:pPr>
    </w:p>
    <w:p w14:paraId="2086B494" w14:textId="07E71645" w:rsidR="00E113FF" w:rsidRDefault="00E113FF" w:rsidP="0014705B">
      <w:pPr>
        <w:autoSpaceDE w:val="0"/>
        <w:autoSpaceDN w:val="0"/>
        <w:adjustRightInd w:val="0"/>
        <w:spacing w:before="0" w:after="0"/>
        <w:ind w:left="720" w:hanging="720"/>
        <w:rPr>
          <w:rFonts w:ascii="Segoe UI" w:hAnsi="Segoe UI" w:cs="Segoe UI"/>
          <w:sz w:val="18"/>
          <w:szCs w:val="18"/>
          <w:lang w:val="en-AU"/>
        </w:rPr>
      </w:pPr>
      <w:r>
        <w:rPr>
          <w:rFonts w:ascii="Segoe UI" w:hAnsi="Segoe UI" w:cs="Segoe UI"/>
          <w:sz w:val="18"/>
          <w:szCs w:val="18"/>
          <w:lang w:val="en-AU"/>
        </w:rPr>
        <w:t>I could add lots of references here, but probably the best other one is:</w:t>
      </w:r>
    </w:p>
    <w:p w14:paraId="13D5B0AA" w14:textId="77777777" w:rsidR="00E113FF" w:rsidRDefault="00E113FF" w:rsidP="0014705B">
      <w:pPr>
        <w:autoSpaceDE w:val="0"/>
        <w:autoSpaceDN w:val="0"/>
        <w:adjustRightInd w:val="0"/>
        <w:spacing w:before="0" w:after="0"/>
        <w:ind w:left="720" w:hanging="720"/>
        <w:rPr>
          <w:rFonts w:ascii="Segoe UI" w:hAnsi="Segoe UI" w:cs="Segoe UI"/>
          <w:sz w:val="18"/>
          <w:szCs w:val="18"/>
          <w:lang w:val="en-AU"/>
        </w:rPr>
      </w:pPr>
    </w:p>
    <w:p w14:paraId="00995F2D" w14:textId="02BA2D24" w:rsidR="00E113FF" w:rsidRDefault="00E113FF" w:rsidP="0014705B">
      <w:pPr>
        <w:autoSpaceDE w:val="0"/>
        <w:autoSpaceDN w:val="0"/>
        <w:adjustRightInd w:val="0"/>
        <w:spacing w:before="0" w:after="0"/>
        <w:ind w:left="720" w:hanging="720"/>
        <w:rPr>
          <w:rFonts w:ascii="Segoe UI" w:hAnsi="Segoe UI" w:cs="Segoe UI"/>
          <w:sz w:val="18"/>
          <w:szCs w:val="18"/>
          <w:lang w:val="en-AU"/>
        </w:rPr>
      </w:pPr>
      <w:proofErr w:type="spellStart"/>
      <w:r>
        <w:rPr>
          <w:rFonts w:ascii="Segoe UI" w:hAnsi="Segoe UI" w:cs="Segoe UI"/>
          <w:sz w:val="18"/>
          <w:szCs w:val="18"/>
          <w:lang w:val="en-AU"/>
        </w:rPr>
        <w:t>Kesterke</w:t>
      </w:r>
      <w:proofErr w:type="spellEnd"/>
      <w:r>
        <w:rPr>
          <w:rFonts w:ascii="Segoe UI" w:hAnsi="Segoe UI" w:cs="Segoe UI"/>
          <w:sz w:val="18"/>
          <w:szCs w:val="18"/>
          <w:lang w:val="en-AU"/>
        </w:rPr>
        <w:t>, M. J.</w:t>
      </w:r>
      <w:r>
        <w:rPr>
          <w:rFonts w:ascii="Segoe UI" w:hAnsi="Segoe UI" w:cs="Segoe UI"/>
          <w:i/>
          <w:iCs/>
          <w:sz w:val="18"/>
          <w:szCs w:val="18"/>
          <w:lang w:val="en-AU"/>
        </w:rPr>
        <w:t xml:space="preserve"> et al.</w:t>
      </w:r>
      <w:r>
        <w:rPr>
          <w:rFonts w:ascii="Segoe UI" w:hAnsi="Segoe UI" w:cs="Segoe UI"/>
          <w:sz w:val="18"/>
          <w:szCs w:val="18"/>
          <w:lang w:val="en-AU"/>
        </w:rPr>
        <w:t xml:space="preserve"> Using the 3D Facial Norms Database to investigate craniofacial sexual dimorphism in healthy children, adolescents, and adults. </w:t>
      </w:r>
      <w:r>
        <w:rPr>
          <w:rFonts w:ascii="Segoe UI" w:hAnsi="Segoe UI" w:cs="Segoe UI"/>
          <w:i/>
          <w:iCs/>
          <w:sz w:val="18"/>
          <w:szCs w:val="18"/>
          <w:lang w:val="en-AU"/>
        </w:rPr>
        <w:t>Biol. Sex Differ.</w:t>
      </w:r>
      <w:r>
        <w:rPr>
          <w:rFonts w:ascii="Segoe UI" w:hAnsi="Segoe UI" w:cs="Segoe UI"/>
          <w:sz w:val="18"/>
          <w:szCs w:val="18"/>
          <w:lang w:val="en-AU"/>
        </w:rPr>
        <w:t xml:space="preserve"> </w:t>
      </w:r>
      <w:r>
        <w:rPr>
          <w:rFonts w:ascii="Segoe UI" w:hAnsi="Segoe UI" w:cs="Segoe UI"/>
          <w:b/>
          <w:bCs/>
          <w:sz w:val="18"/>
          <w:szCs w:val="18"/>
          <w:lang w:val="en-AU"/>
        </w:rPr>
        <w:t>7</w:t>
      </w:r>
      <w:r>
        <w:rPr>
          <w:rFonts w:ascii="Segoe UI" w:hAnsi="Segoe UI" w:cs="Segoe UI"/>
          <w:sz w:val="18"/>
          <w:szCs w:val="18"/>
          <w:lang w:val="en-AU"/>
        </w:rPr>
        <w:t>, 1, (2016).</w:t>
      </w:r>
    </w:p>
    <w:p w14:paraId="566A47CB" w14:textId="77777777" w:rsidR="00E113FF" w:rsidRDefault="00E113FF">
      <w:pPr>
        <w:pStyle w:val="CommentText"/>
      </w:pPr>
    </w:p>
  </w:comment>
  <w:comment w:id="71" w:author="Harry Matthews" w:date="2018-06-01T09:24:00Z" w:initials="HM">
    <w:p w14:paraId="6B5CB8B8" w14:textId="7C0E64B2" w:rsidR="00E113FF" w:rsidRDefault="00E113FF">
      <w:pPr>
        <w:pStyle w:val="CommentText"/>
      </w:pPr>
      <w:r>
        <w:rPr>
          <w:rStyle w:val="CommentReference"/>
        </w:rPr>
        <w:annotationRef/>
      </w:r>
      <w:r>
        <w:t xml:space="preserve">Might be my naivety, but what is ‘genetic mapping’? To me this sounds like mapping the genome. </w:t>
      </w:r>
    </w:p>
    <w:p w14:paraId="1047696B" w14:textId="77777777" w:rsidR="00E113FF" w:rsidRDefault="00E113FF">
      <w:pPr>
        <w:pStyle w:val="CommentText"/>
      </w:pPr>
    </w:p>
    <w:p w14:paraId="7EA570B3" w14:textId="7DF7BEEB" w:rsidR="00E113FF" w:rsidRDefault="00E113FF">
      <w:pPr>
        <w:pStyle w:val="CommentText"/>
      </w:pPr>
      <w:r>
        <w:t>Do you mean genotype-phenotype mapping?</w:t>
      </w:r>
    </w:p>
  </w:comment>
  <w:comment w:id="40" w:author="Harry Matthews" w:date="2018-06-01T10:48:00Z" w:initials="HM">
    <w:p w14:paraId="6E019981" w14:textId="5154BE81" w:rsidR="00E113FF" w:rsidRDefault="00E113FF">
      <w:pPr>
        <w:pStyle w:val="CommentText"/>
      </w:pPr>
      <w:r>
        <w:rPr>
          <w:rStyle w:val="CommentReference"/>
        </w:rPr>
        <w:annotationRef/>
      </w:r>
      <w:r>
        <w:t>I actually think the introduction could be done without this paragraph.</w:t>
      </w:r>
    </w:p>
    <w:p w14:paraId="52BEAF8E" w14:textId="77777777" w:rsidR="00E113FF" w:rsidRDefault="00E113FF">
      <w:pPr>
        <w:pStyle w:val="CommentText"/>
      </w:pPr>
    </w:p>
    <w:p w14:paraId="7861AC08" w14:textId="48EE0694" w:rsidR="00E113FF" w:rsidRDefault="00E113FF">
      <w:pPr>
        <w:pStyle w:val="CommentText"/>
      </w:pPr>
      <w:r>
        <w:t>Try taking it out and see if you lose anything.</w:t>
      </w:r>
    </w:p>
  </w:comment>
  <w:comment w:id="83" w:author="Harry Matthews" w:date="2018-06-01T09:52:00Z" w:initials="HM">
    <w:p w14:paraId="0C336B26" w14:textId="071C5DD1" w:rsidR="00E113FF" w:rsidRDefault="00E113FF">
      <w:pPr>
        <w:pStyle w:val="CommentText"/>
      </w:pPr>
      <w:r>
        <w:rPr>
          <w:rStyle w:val="CommentReference"/>
        </w:rPr>
        <w:annotationRef/>
      </w:r>
      <w:r>
        <w:t xml:space="preserve">I have a figure that I often use to illustrate this difference. If you want to use it I can send you it as a .tiff or whatever format you need. I’ve attached a jpg to the email. </w:t>
      </w:r>
    </w:p>
  </w:comment>
  <w:comment w:id="117" w:author="Harry Matthews" w:date="2018-06-01T10:03:00Z" w:initials="HM">
    <w:p w14:paraId="3BF3F320" w14:textId="77777777" w:rsidR="00E113FF" w:rsidRPr="00AD7314" w:rsidRDefault="00E113FF" w:rsidP="00AD7314">
      <w:pPr>
        <w:pStyle w:val="Heading4"/>
        <w:numPr>
          <w:ilvl w:val="0"/>
          <w:numId w:val="0"/>
        </w:numPr>
        <w:shd w:val="clear" w:color="auto" w:fill="FFFFFF"/>
        <w:spacing w:before="0" w:after="0" w:line="270" w:lineRule="atLeast"/>
        <w:rPr>
          <w:rFonts w:ascii="Georgia" w:eastAsia="Times New Roman" w:hAnsi="Georgia" w:cs="Times New Roman"/>
          <w:b w:val="0"/>
          <w:iCs w:val="0"/>
          <w:color w:val="333333"/>
          <w:sz w:val="21"/>
          <w:szCs w:val="21"/>
          <w:lang w:val="en-AU" w:eastAsia="en-AU"/>
        </w:rPr>
      </w:pPr>
      <w:r>
        <w:rPr>
          <w:rStyle w:val="CommentReference"/>
        </w:rPr>
        <w:annotationRef/>
      </w:r>
      <w:r w:rsidRPr="00AD7314">
        <w:rPr>
          <w:rFonts w:ascii="Georgia" w:eastAsia="Times New Roman" w:hAnsi="Georgia" w:cs="Times New Roman"/>
          <w:b w:val="0"/>
          <w:iCs w:val="0"/>
          <w:color w:val="333333"/>
          <w:sz w:val="21"/>
          <w:szCs w:val="21"/>
          <w:lang w:val="en-AU" w:eastAsia="en-AU"/>
        </w:rPr>
        <w:t>Toward DNA-based facial composites: Preliminary results and validation</w:t>
      </w:r>
    </w:p>
    <w:p w14:paraId="18C2F0F6" w14:textId="77777777" w:rsidR="00E113FF" w:rsidRPr="00AD7314" w:rsidRDefault="00E113FF" w:rsidP="00AD7314">
      <w:pPr>
        <w:shd w:val="clear" w:color="auto" w:fill="FFFFFF"/>
        <w:spacing w:before="0" w:after="0"/>
        <w:rPr>
          <w:rFonts w:ascii="Helvetica" w:eastAsia="Times New Roman" w:hAnsi="Helvetica" w:cs="Helvetica"/>
          <w:color w:val="333333"/>
          <w:sz w:val="18"/>
          <w:szCs w:val="18"/>
          <w:lang w:val="en-AU" w:eastAsia="en-AU"/>
        </w:rPr>
      </w:pPr>
      <w:proofErr w:type="spellStart"/>
      <w:r w:rsidRPr="00AD7314">
        <w:rPr>
          <w:rFonts w:ascii="Helvetica" w:eastAsia="Times New Roman" w:hAnsi="Helvetica" w:cs="Helvetica"/>
          <w:color w:val="333333"/>
          <w:sz w:val="18"/>
          <w:szCs w:val="18"/>
          <w:lang w:val="en-AU" w:eastAsia="en-AU"/>
        </w:rPr>
        <w:t>Claes</w:t>
      </w:r>
      <w:proofErr w:type="spellEnd"/>
      <w:r w:rsidRPr="00AD7314">
        <w:rPr>
          <w:rFonts w:ascii="Helvetica" w:eastAsia="Times New Roman" w:hAnsi="Helvetica" w:cs="Helvetica"/>
          <w:color w:val="333333"/>
          <w:sz w:val="18"/>
          <w:szCs w:val="18"/>
          <w:lang w:val="en-AU" w:eastAsia="en-AU"/>
        </w:rPr>
        <w:t>, Peter et al.</w:t>
      </w:r>
    </w:p>
    <w:p w14:paraId="09A2DB25" w14:textId="77777777" w:rsidR="00E113FF" w:rsidRPr="00AD7314" w:rsidRDefault="00E113FF" w:rsidP="00AD7314">
      <w:pPr>
        <w:shd w:val="clear" w:color="auto" w:fill="FFFFFF"/>
        <w:spacing w:before="0" w:after="0"/>
        <w:rPr>
          <w:rFonts w:ascii="Helvetica" w:eastAsia="Times New Roman" w:hAnsi="Helvetica" w:cs="Helvetica"/>
          <w:color w:val="333333"/>
          <w:sz w:val="18"/>
          <w:szCs w:val="18"/>
          <w:lang w:val="en-AU" w:eastAsia="en-AU"/>
        </w:rPr>
      </w:pPr>
      <w:r w:rsidRPr="00AD7314">
        <w:rPr>
          <w:rFonts w:ascii="Helvetica" w:eastAsia="Times New Roman" w:hAnsi="Helvetica" w:cs="Helvetica"/>
          <w:color w:val="333333"/>
          <w:sz w:val="18"/>
          <w:szCs w:val="18"/>
          <w:lang w:val="en-AU" w:eastAsia="en-AU"/>
        </w:rPr>
        <w:t xml:space="preserve">Forensic Science International: </w:t>
      </w:r>
      <w:proofErr w:type="gramStart"/>
      <w:r w:rsidRPr="00AD7314">
        <w:rPr>
          <w:rFonts w:ascii="Helvetica" w:eastAsia="Times New Roman" w:hAnsi="Helvetica" w:cs="Helvetica"/>
          <w:color w:val="333333"/>
          <w:sz w:val="18"/>
          <w:szCs w:val="18"/>
          <w:lang w:val="en-AU" w:eastAsia="en-AU"/>
        </w:rPr>
        <w:t>Genetics ,</w:t>
      </w:r>
      <w:proofErr w:type="gramEnd"/>
      <w:r w:rsidRPr="00AD7314">
        <w:rPr>
          <w:rFonts w:ascii="Helvetica" w:eastAsia="Times New Roman" w:hAnsi="Helvetica" w:cs="Helvetica"/>
          <w:color w:val="333333"/>
          <w:sz w:val="18"/>
          <w:szCs w:val="18"/>
          <w:lang w:val="en-AU" w:eastAsia="en-AU"/>
        </w:rPr>
        <w:t xml:space="preserve"> Volume 13 , 208 - 216</w:t>
      </w:r>
    </w:p>
    <w:p w14:paraId="1AEAFDB5" w14:textId="4413D628" w:rsidR="00E113FF" w:rsidRDefault="00E113FF">
      <w:pPr>
        <w:pStyle w:val="CommentText"/>
      </w:pPr>
    </w:p>
  </w:comment>
  <w:comment w:id="122" w:author="Harry Matthews" w:date="2018-06-01T10:07:00Z" w:initials="HM">
    <w:p w14:paraId="6A5866FD" w14:textId="5BC5A5C9" w:rsidR="00E113FF" w:rsidRDefault="00E113FF">
      <w:pPr>
        <w:pStyle w:val="CommentText"/>
        <w:rPr>
          <w:rFonts w:ascii="Segoe UI" w:hAnsi="Segoe UI" w:cs="Segoe UI"/>
          <w:sz w:val="18"/>
          <w:szCs w:val="18"/>
          <w:lang w:val="en-AU"/>
        </w:rPr>
      </w:pPr>
      <w:r>
        <w:rPr>
          <w:rStyle w:val="CommentReference"/>
        </w:rPr>
        <w:annotationRef/>
      </w:r>
      <w:r>
        <w:rPr>
          <w:rFonts w:ascii="Segoe UI" w:hAnsi="Segoe UI" w:cs="Segoe UI"/>
          <w:sz w:val="18"/>
          <w:szCs w:val="18"/>
          <w:lang w:val="en-AU"/>
        </w:rPr>
        <w:t>Matthews, H.</w:t>
      </w:r>
      <w:r>
        <w:rPr>
          <w:rFonts w:ascii="Segoe UI" w:hAnsi="Segoe UI" w:cs="Segoe UI"/>
          <w:i/>
          <w:iCs/>
          <w:sz w:val="18"/>
          <w:szCs w:val="18"/>
          <w:lang w:val="en-AU"/>
        </w:rPr>
        <w:t xml:space="preserve"> et al.</w:t>
      </w:r>
      <w:r>
        <w:rPr>
          <w:rFonts w:ascii="Segoe UI" w:hAnsi="Segoe UI" w:cs="Segoe UI"/>
          <w:sz w:val="18"/>
          <w:szCs w:val="18"/>
          <w:lang w:val="en-AU"/>
        </w:rPr>
        <w:t xml:space="preserve"> Estimating age and synthesising growth in children and adolescents using 3D facial prototypes. </w:t>
      </w:r>
      <w:r>
        <w:rPr>
          <w:rFonts w:ascii="Segoe UI" w:hAnsi="Segoe UI" w:cs="Segoe UI"/>
          <w:i/>
          <w:iCs/>
          <w:sz w:val="18"/>
          <w:szCs w:val="18"/>
          <w:lang w:val="en-AU"/>
        </w:rPr>
        <w:t>Forensic Sci. Int.</w:t>
      </w:r>
      <w:r>
        <w:rPr>
          <w:rFonts w:ascii="Segoe UI" w:hAnsi="Segoe UI" w:cs="Segoe UI"/>
          <w:sz w:val="18"/>
          <w:szCs w:val="18"/>
          <w:lang w:val="en-AU"/>
        </w:rPr>
        <w:t xml:space="preserve"> </w:t>
      </w:r>
      <w:r>
        <w:rPr>
          <w:rFonts w:ascii="Segoe UI" w:hAnsi="Segoe UI" w:cs="Segoe UI"/>
          <w:b/>
          <w:bCs/>
          <w:sz w:val="18"/>
          <w:szCs w:val="18"/>
          <w:lang w:val="en-AU"/>
        </w:rPr>
        <w:t>286</w:t>
      </w:r>
      <w:r>
        <w:rPr>
          <w:rFonts w:ascii="Segoe UI" w:hAnsi="Segoe UI" w:cs="Segoe UI"/>
          <w:sz w:val="18"/>
          <w:szCs w:val="18"/>
          <w:lang w:val="en-AU"/>
        </w:rPr>
        <w:t>, 61-69, (2018).</w:t>
      </w:r>
    </w:p>
    <w:p w14:paraId="36315AE5" w14:textId="77777777" w:rsidR="00E113FF" w:rsidRDefault="00E113FF">
      <w:pPr>
        <w:pStyle w:val="CommentText"/>
        <w:rPr>
          <w:rFonts w:ascii="Segoe UI" w:hAnsi="Segoe UI" w:cs="Segoe UI"/>
          <w:sz w:val="18"/>
          <w:szCs w:val="18"/>
          <w:lang w:val="en-AU"/>
        </w:rPr>
      </w:pPr>
    </w:p>
    <w:p w14:paraId="57DB3FA9" w14:textId="2EC3C8D5" w:rsidR="00E113FF" w:rsidRDefault="00E113FF">
      <w:pPr>
        <w:pStyle w:val="CommentText"/>
        <w:rPr>
          <w:rFonts w:ascii="Segoe UI" w:hAnsi="Segoe UI" w:cs="Segoe UI"/>
          <w:sz w:val="18"/>
          <w:szCs w:val="18"/>
          <w:lang w:val="en-AU"/>
        </w:rPr>
      </w:pPr>
      <w:proofErr w:type="spellStart"/>
      <w:r>
        <w:rPr>
          <w:rFonts w:ascii="Segoe UI" w:hAnsi="Segoe UI" w:cs="Segoe UI"/>
          <w:sz w:val="18"/>
          <w:szCs w:val="18"/>
          <w:lang w:val="en-AU"/>
        </w:rPr>
        <w:t>Imaizumi</w:t>
      </w:r>
      <w:proofErr w:type="spellEnd"/>
      <w:r>
        <w:rPr>
          <w:rFonts w:ascii="Segoe UI" w:hAnsi="Segoe UI" w:cs="Segoe UI"/>
          <w:sz w:val="18"/>
          <w:szCs w:val="18"/>
          <w:lang w:val="en-AU"/>
        </w:rPr>
        <w:t>, K.</w:t>
      </w:r>
      <w:r>
        <w:rPr>
          <w:rFonts w:ascii="Segoe UI" w:hAnsi="Segoe UI" w:cs="Segoe UI"/>
          <w:i/>
          <w:iCs/>
          <w:sz w:val="18"/>
          <w:szCs w:val="18"/>
          <w:lang w:val="en-AU"/>
        </w:rPr>
        <w:t xml:space="preserve"> et al.</w:t>
      </w:r>
      <w:r>
        <w:rPr>
          <w:rFonts w:ascii="Segoe UI" w:hAnsi="Segoe UI" w:cs="Segoe UI"/>
          <w:sz w:val="18"/>
          <w:szCs w:val="18"/>
          <w:lang w:val="en-AU"/>
        </w:rPr>
        <w:t xml:space="preserve"> Three-dimensional analyses of aging-induced alterations in facial shape: A longitudinal study of 171 Japanese males. </w:t>
      </w:r>
      <w:r>
        <w:rPr>
          <w:rFonts w:ascii="Segoe UI" w:hAnsi="Segoe UI" w:cs="Segoe UI"/>
          <w:i/>
          <w:iCs/>
          <w:sz w:val="18"/>
          <w:szCs w:val="18"/>
          <w:lang w:val="en-AU"/>
        </w:rPr>
        <w:t>Int. J. Legal Med.</w:t>
      </w:r>
      <w:r>
        <w:rPr>
          <w:rFonts w:ascii="Segoe UI" w:hAnsi="Segoe UI" w:cs="Segoe UI"/>
          <w:sz w:val="18"/>
          <w:szCs w:val="18"/>
          <w:lang w:val="en-AU"/>
        </w:rPr>
        <w:t xml:space="preserve"> </w:t>
      </w:r>
      <w:r>
        <w:rPr>
          <w:rFonts w:ascii="Segoe UI" w:hAnsi="Segoe UI" w:cs="Segoe UI"/>
          <w:b/>
          <w:bCs/>
          <w:sz w:val="18"/>
          <w:szCs w:val="18"/>
          <w:lang w:val="en-AU"/>
        </w:rPr>
        <w:t>129</w:t>
      </w:r>
      <w:r>
        <w:rPr>
          <w:rFonts w:ascii="Segoe UI" w:hAnsi="Segoe UI" w:cs="Segoe UI"/>
          <w:sz w:val="18"/>
          <w:szCs w:val="18"/>
          <w:lang w:val="en-AU"/>
        </w:rPr>
        <w:t>, 385-393, (2015).</w:t>
      </w:r>
    </w:p>
    <w:p w14:paraId="25114F5B" w14:textId="77777777" w:rsidR="00E113FF" w:rsidRDefault="00E113FF">
      <w:pPr>
        <w:pStyle w:val="CommentText"/>
        <w:rPr>
          <w:rFonts w:ascii="Segoe UI" w:hAnsi="Segoe UI" w:cs="Segoe UI"/>
          <w:sz w:val="18"/>
          <w:szCs w:val="18"/>
          <w:lang w:val="en-AU"/>
        </w:rPr>
      </w:pPr>
    </w:p>
    <w:p w14:paraId="5FAC6A77" w14:textId="77777777" w:rsidR="00E113FF" w:rsidRDefault="00E113FF">
      <w:pPr>
        <w:pStyle w:val="CommentText"/>
      </w:pPr>
    </w:p>
  </w:comment>
  <w:comment w:id="126" w:author="Harry Matthews" w:date="2018-06-01T10:07:00Z" w:initials="HM">
    <w:p w14:paraId="34CCA667" w14:textId="6FB82759" w:rsidR="00E113FF" w:rsidRDefault="00E113FF">
      <w:pPr>
        <w:pStyle w:val="CommentText"/>
      </w:pPr>
      <w:r>
        <w:rPr>
          <w:rStyle w:val="CommentReference"/>
        </w:rPr>
        <w:annotationRef/>
      </w:r>
      <w:proofErr w:type="spellStart"/>
      <w:r>
        <w:rPr>
          <w:rFonts w:ascii="Segoe UI" w:hAnsi="Segoe UI" w:cs="Segoe UI"/>
          <w:sz w:val="18"/>
          <w:szCs w:val="18"/>
          <w:lang w:val="en-AU"/>
        </w:rPr>
        <w:t>Blanz</w:t>
      </w:r>
      <w:proofErr w:type="spellEnd"/>
      <w:r>
        <w:rPr>
          <w:rFonts w:ascii="Segoe UI" w:hAnsi="Segoe UI" w:cs="Segoe UI"/>
          <w:sz w:val="18"/>
          <w:szCs w:val="18"/>
          <w:lang w:val="en-AU"/>
        </w:rPr>
        <w:t xml:space="preserve">, V. &amp; Vetter, T. A Morphable model for the synthesis of 3D faces in </w:t>
      </w:r>
      <w:r>
        <w:rPr>
          <w:rFonts w:ascii="Segoe UI" w:hAnsi="Segoe UI" w:cs="Segoe UI"/>
          <w:i/>
          <w:iCs/>
          <w:sz w:val="18"/>
          <w:szCs w:val="18"/>
          <w:lang w:val="en-AU"/>
        </w:rPr>
        <w:t>Proceedings of the 26th Annual Conference on Computer Graphics and Interactive Techniques.</w:t>
      </w:r>
      <w:r>
        <w:rPr>
          <w:rFonts w:ascii="Segoe UI" w:hAnsi="Segoe UI" w:cs="Segoe UI"/>
          <w:sz w:val="18"/>
          <w:szCs w:val="18"/>
          <w:lang w:val="en-AU"/>
        </w:rPr>
        <w:t xml:space="preserve">  187-194 (ACM Press).</w:t>
      </w:r>
    </w:p>
  </w:comment>
  <w:comment w:id="145" w:author="Harry Matthews" w:date="2018-06-01T10:44:00Z" w:initials="HM">
    <w:p w14:paraId="4FE6F310" w14:textId="77777777" w:rsidR="00E113FF" w:rsidRDefault="00E113FF" w:rsidP="00D71BA4">
      <w:pPr>
        <w:pStyle w:val="CommentText"/>
        <w:rPr>
          <w:rFonts w:ascii="Segoe UI" w:hAnsi="Segoe UI" w:cs="Segoe UI"/>
          <w:sz w:val="18"/>
          <w:szCs w:val="18"/>
          <w:lang w:val="en-AU"/>
        </w:rPr>
      </w:pPr>
      <w:r>
        <w:rPr>
          <w:rStyle w:val="CommentReference"/>
        </w:rPr>
        <w:annotationRef/>
      </w:r>
      <w:r>
        <w:rPr>
          <w:rFonts w:ascii="Segoe UI" w:hAnsi="Segoe UI" w:cs="Segoe UI"/>
          <w:sz w:val="18"/>
          <w:szCs w:val="18"/>
          <w:lang w:val="en-AU"/>
        </w:rPr>
        <w:t xml:space="preserve">Wei, R., </w:t>
      </w:r>
      <w:proofErr w:type="spellStart"/>
      <w:r>
        <w:rPr>
          <w:rFonts w:ascii="Segoe UI" w:hAnsi="Segoe UI" w:cs="Segoe UI"/>
          <w:sz w:val="18"/>
          <w:szCs w:val="18"/>
          <w:lang w:val="en-AU"/>
        </w:rPr>
        <w:t>Claes</w:t>
      </w:r>
      <w:proofErr w:type="spellEnd"/>
      <w:r>
        <w:rPr>
          <w:rFonts w:ascii="Segoe UI" w:hAnsi="Segoe UI" w:cs="Segoe UI"/>
          <w:sz w:val="18"/>
          <w:szCs w:val="18"/>
          <w:lang w:val="en-AU"/>
        </w:rPr>
        <w:t xml:space="preserve">, P., Walters, M., </w:t>
      </w:r>
      <w:proofErr w:type="spellStart"/>
      <w:r>
        <w:rPr>
          <w:rFonts w:ascii="Segoe UI" w:hAnsi="Segoe UI" w:cs="Segoe UI"/>
          <w:sz w:val="18"/>
          <w:szCs w:val="18"/>
          <w:lang w:val="en-AU"/>
        </w:rPr>
        <w:t>Wholley</w:t>
      </w:r>
      <w:proofErr w:type="spellEnd"/>
      <w:r>
        <w:rPr>
          <w:rFonts w:ascii="Segoe UI" w:hAnsi="Segoe UI" w:cs="Segoe UI"/>
          <w:sz w:val="18"/>
          <w:szCs w:val="18"/>
          <w:lang w:val="en-AU"/>
        </w:rPr>
        <w:t xml:space="preserve">, C. &amp; Clement, J. Augmentation of linear facial anthropometrics through modern morphometrics: a facial convexity example. </w:t>
      </w:r>
      <w:r>
        <w:rPr>
          <w:rFonts w:ascii="Segoe UI" w:hAnsi="Segoe UI" w:cs="Segoe UI"/>
          <w:i/>
          <w:iCs/>
          <w:sz w:val="18"/>
          <w:szCs w:val="18"/>
          <w:lang w:val="en-AU"/>
        </w:rPr>
        <w:t>Aust. Dent. J.</w:t>
      </w:r>
      <w:r>
        <w:rPr>
          <w:rFonts w:ascii="Segoe UI" w:hAnsi="Segoe UI" w:cs="Segoe UI"/>
          <w:sz w:val="18"/>
          <w:szCs w:val="18"/>
          <w:lang w:val="en-AU"/>
        </w:rPr>
        <w:t xml:space="preserve"> </w:t>
      </w:r>
      <w:r>
        <w:rPr>
          <w:rFonts w:ascii="Segoe UI" w:hAnsi="Segoe UI" w:cs="Segoe UI"/>
          <w:b/>
          <w:bCs/>
          <w:sz w:val="18"/>
          <w:szCs w:val="18"/>
          <w:lang w:val="en-AU"/>
        </w:rPr>
        <w:t>56</w:t>
      </w:r>
      <w:r>
        <w:rPr>
          <w:rFonts w:ascii="Segoe UI" w:hAnsi="Segoe UI" w:cs="Segoe UI"/>
          <w:sz w:val="18"/>
          <w:szCs w:val="18"/>
          <w:lang w:val="en-AU"/>
        </w:rPr>
        <w:t>, 141-147, (2011).</w:t>
      </w:r>
    </w:p>
    <w:p w14:paraId="6A077A36" w14:textId="77777777" w:rsidR="00E113FF" w:rsidRDefault="00E113FF" w:rsidP="00D71BA4">
      <w:pPr>
        <w:pStyle w:val="CommentText"/>
        <w:rPr>
          <w:rFonts w:ascii="Segoe UI" w:hAnsi="Segoe UI" w:cs="Segoe UI"/>
          <w:sz w:val="18"/>
          <w:szCs w:val="18"/>
          <w:lang w:val="en-AU"/>
        </w:rPr>
      </w:pPr>
    </w:p>
    <w:p w14:paraId="3BE85BCF" w14:textId="77777777" w:rsidR="00E113FF" w:rsidRDefault="00E113FF" w:rsidP="00D71BA4">
      <w:pPr>
        <w:pStyle w:val="CommentText"/>
        <w:rPr>
          <w:rFonts w:ascii="Segoe UI" w:hAnsi="Segoe UI" w:cs="Segoe UI"/>
          <w:sz w:val="18"/>
          <w:szCs w:val="18"/>
          <w:lang w:val="en-AU"/>
        </w:rPr>
      </w:pPr>
      <w:r>
        <w:rPr>
          <w:rFonts w:ascii="Segoe UI" w:hAnsi="Segoe UI" w:cs="Segoe UI"/>
          <w:sz w:val="18"/>
          <w:szCs w:val="18"/>
          <w:lang w:val="en-AU"/>
        </w:rPr>
        <w:t>This was also done in the BRIM paper:</w:t>
      </w:r>
    </w:p>
    <w:p w14:paraId="5C16E725" w14:textId="77777777" w:rsidR="00E113FF" w:rsidRDefault="00E113FF" w:rsidP="00D71BA4">
      <w:pPr>
        <w:pStyle w:val="CommentText"/>
        <w:rPr>
          <w:rFonts w:ascii="Segoe UI" w:hAnsi="Segoe UI" w:cs="Segoe UI"/>
          <w:sz w:val="18"/>
          <w:szCs w:val="18"/>
          <w:lang w:val="en-AU"/>
        </w:rPr>
      </w:pPr>
    </w:p>
    <w:p w14:paraId="75AE5333" w14:textId="77777777" w:rsidR="00E113FF" w:rsidRDefault="00E113FF" w:rsidP="00D71BA4">
      <w:pPr>
        <w:autoSpaceDE w:val="0"/>
        <w:autoSpaceDN w:val="0"/>
        <w:adjustRightInd w:val="0"/>
        <w:spacing w:before="0" w:after="0"/>
        <w:ind w:left="720" w:hanging="720"/>
        <w:rPr>
          <w:rFonts w:ascii="Segoe UI" w:hAnsi="Segoe UI" w:cs="Segoe UI"/>
          <w:sz w:val="18"/>
          <w:szCs w:val="18"/>
          <w:lang w:val="en-AU"/>
        </w:rPr>
      </w:pPr>
      <w:proofErr w:type="spellStart"/>
      <w:r>
        <w:rPr>
          <w:rFonts w:ascii="Segoe UI" w:hAnsi="Segoe UI" w:cs="Segoe UI"/>
          <w:sz w:val="18"/>
          <w:szCs w:val="18"/>
          <w:lang w:val="en-AU"/>
        </w:rPr>
        <w:t>Claes</w:t>
      </w:r>
      <w:proofErr w:type="spellEnd"/>
      <w:r>
        <w:rPr>
          <w:rFonts w:ascii="Segoe UI" w:hAnsi="Segoe UI" w:cs="Segoe UI"/>
          <w:sz w:val="18"/>
          <w:szCs w:val="18"/>
          <w:lang w:val="en-AU"/>
        </w:rPr>
        <w:t>, P.</w:t>
      </w:r>
      <w:r>
        <w:rPr>
          <w:rFonts w:ascii="Segoe UI" w:hAnsi="Segoe UI" w:cs="Segoe UI"/>
          <w:i/>
          <w:iCs/>
          <w:sz w:val="18"/>
          <w:szCs w:val="18"/>
          <w:lang w:val="en-AU"/>
        </w:rPr>
        <w:t xml:space="preserve"> et al.</w:t>
      </w:r>
      <w:r>
        <w:rPr>
          <w:rFonts w:ascii="Segoe UI" w:hAnsi="Segoe UI" w:cs="Segoe UI"/>
          <w:sz w:val="18"/>
          <w:szCs w:val="18"/>
          <w:lang w:val="en-AU"/>
        </w:rPr>
        <w:t xml:space="preserve"> Modelling 3D facial shape from DNA. </w:t>
      </w:r>
      <w:proofErr w:type="spellStart"/>
      <w:r>
        <w:rPr>
          <w:rFonts w:ascii="Segoe UI" w:hAnsi="Segoe UI" w:cs="Segoe UI"/>
          <w:i/>
          <w:iCs/>
          <w:sz w:val="18"/>
          <w:szCs w:val="18"/>
          <w:lang w:val="en-AU"/>
        </w:rPr>
        <w:t>PLoS</w:t>
      </w:r>
      <w:proofErr w:type="spellEnd"/>
      <w:r>
        <w:rPr>
          <w:rFonts w:ascii="Segoe UI" w:hAnsi="Segoe UI" w:cs="Segoe UI"/>
          <w:i/>
          <w:iCs/>
          <w:sz w:val="18"/>
          <w:szCs w:val="18"/>
          <w:lang w:val="en-AU"/>
        </w:rPr>
        <w:t xml:space="preserve"> Genet.</w:t>
      </w:r>
      <w:r>
        <w:rPr>
          <w:rFonts w:ascii="Segoe UI" w:hAnsi="Segoe UI" w:cs="Segoe UI"/>
          <w:sz w:val="18"/>
          <w:szCs w:val="18"/>
          <w:lang w:val="en-AU"/>
        </w:rPr>
        <w:t xml:space="preserve"> </w:t>
      </w:r>
      <w:r>
        <w:rPr>
          <w:rFonts w:ascii="Segoe UI" w:hAnsi="Segoe UI" w:cs="Segoe UI"/>
          <w:b/>
          <w:bCs/>
          <w:sz w:val="18"/>
          <w:szCs w:val="18"/>
          <w:lang w:val="en-AU"/>
        </w:rPr>
        <w:t>10</w:t>
      </w:r>
      <w:r>
        <w:rPr>
          <w:rFonts w:ascii="Segoe UI" w:hAnsi="Segoe UI" w:cs="Segoe UI"/>
          <w:sz w:val="18"/>
          <w:szCs w:val="18"/>
          <w:lang w:val="en-AU"/>
        </w:rPr>
        <w:t>, (2014).</w:t>
      </w:r>
    </w:p>
    <w:p w14:paraId="3BBAC6C9" w14:textId="77777777" w:rsidR="00E113FF" w:rsidRDefault="00E113FF" w:rsidP="00D71BA4">
      <w:pPr>
        <w:pStyle w:val="CommentText"/>
        <w:rPr>
          <w:rFonts w:ascii="Segoe UI" w:hAnsi="Segoe UI" w:cs="Segoe UI"/>
          <w:sz w:val="18"/>
          <w:szCs w:val="18"/>
          <w:lang w:val="en-AU"/>
        </w:rPr>
      </w:pPr>
    </w:p>
    <w:p w14:paraId="0768DF38" w14:textId="77777777" w:rsidR="00E113FF" w:rsidRDefault="00E113FF" w:rsidP="00D71BA4">
      <w:pPr>
        <w:pStyle w:val="CommentText"/>
      </w:pPr>
    </w:p>
    <w:p w14:paraId="6D55E6DC" w14:textId="1386653C" w:rsidR="00E113FF" w:rsidRDefault="00E113FF">
      <w:pPr>
        <w:pStyle w:val="CommentText"/>
      </w:pPr>
    </w:p>
  </w:comment>
  <w:comment w:id="176" w:author="Harry Matthews" w:date="2018-06-01T08:49:00Z" w:initials="HM">
    <w:p w14:paraId="5638AC32" w14:textId="2A2DD343" w:rsidR="00E113FF" w:rsidRDefault="00E113FF">
      <w:pPr>
        <w:pStyle w:val="CommentText"/>
      </w:pPr>
      <w:r>
        <w:rPr>
          <w:rStyle w:val="CommentReference"/>
        </w:rPr>
        <w:annotationRef/>
      </w:r>
      <w:r>
        <w:t>This was how I was thinking about in my thesis, but is this the point here?</w:t>
      </w:r>
    </w:p>
  </w:comment>
  <w:comment w:id="201" w:author="Julie White" w:date="2018-05-31T22:42:00Z" w:initials="JW">
    <w:p w14:paraId="4D762293" w14:textId="6B2AA630" w:rsidR="00E113FF" w:rsidRDefault="00E113FF">
      <w:pPr>
        <w:pStyle w:val="CommentText"/>
      </w:pPr>
      <w:r>
        <w:rPr>
          <w:rStyle w:val="CommentReference"/>
        </w:rPr>
        <w:annotationRef/>
      </w:r>
      <w:r>
        <w:rPr>
          <w:color w:val="000000"/>
        </w:rPr>
        <w:t xml:space="preserve">appropriate to cite </w:t>
      </w:r>
      <w:proofErr w:type="spellStart"/>
      <w:r>
        <w:rPr>
          <w:color w:val="000000"/>
        </w:rPr>
        <w:t>Snyders</w:t>
      </w:r>
      <w:proofErr w:type="spellEnd"/>
      <w:r>
        <w:rPr>
          <w:color w:val="000000"/>
        </w:rPr>
        <w:t xml:space="preserve"> et al. 2014 and </w:t>
      </w:r>
      <w:proofErr w:type="spellStart"/>
      <w:r>
        <w:rPr>
          <w:color w:val="000000"/>
        </w:rPr>
        <w:t>Claes</w:t>
      </w:r>
      <w:proofErr w:type="spellEnd"/>
      <w:r>
        <w:rPr>
          <w:color w:val="000000"/>
        </w:rPr>
        <w:t xml:space="preserve"> et al. 2012?</w:t>
      </w:r>
    </w:p>
  </w:comment>
  <w:comment w:id="202" w:author="Julie White" w:date="2018-05-31T22:40:00Z" w:initials="JW">
    <w:p w14:paraId="34141E91" w14:textId="23FA0D95" w:rsidR="00E113FF" w:rsidRDefault="00E113FF">
      <w:pPr>
        <w:pStyle w:val="CommentText"/>
      </w:pPr>
      <w:r>
        <w:rPr>
          <w:rStyle w:val="CommentReference"/>
        </w:rPr>
        <w:annotationRef/>
      </w:r>
      <w:r>
        <w:t xml:space="preserve">Is there a non-computer scientists analogue/terminology for this? </w:t>
      </w:r>
    </w:p>
  </w:comment>
  <w:comment w:id="203" w:author="Harry Matthews" w:date="2018-06-01T10:51:00Z" w:initials="HM">
    <w:p w14:paraId="75612FA7" w14:textId="53FF2343" w:rsidR="00E113FF" w:rsidRDefault="00E113FF">
      <w:pPr>
        <w:pStyle w:val="CommentText"/>
      </w:pPr>
      <w:r>
        <w:rPr>
          <w:rStyle w:val="CommentReference"/>
        </w:rPr>
        <w:annotationRef/>
      </w:r>
      <w:r>
        <w:t xml:space="preserve">Best to consult the guidelines of the journal, but where I come from you would always do this with an M. </w:t>
      </w:r>
    </w:p>
    <w:p w14:paraId="2C245513" w14:textId="77777777" w:rsidR="00E113FF" w:rsidRDefault="00E113FF">
      <w:pPr>
        <w:pStyle w:val="CommentText"/>
      </w:pPr>
    </w:p>
    <w:p w14:paraId="6A9FBAED" w14:textId="31A2B633" w:rsidR="00E113FF" w:rsidRDefault="00E113FF">
      <w:pPr>
        <w:pStyle w:val="CommentText"/>
      </w:pPr>
      <w:hyperlink r:id="rId1" w:history="1">
        <w:r w:rsidRPr="00D21802">
          <w:rPr>
            <w:rStyle w:val="Hyperlink"/>
          </w:rPr>
          <w:t>https://my.ilstu.edu/~jhkahn/</w:t>
        </w:r>
        <w:r w:rsidRPr="00D21802">
          <w:rPr>
            <w:rStyle w:val="Hyperlink"/>
          </w:rPr>
          <w:t>a</w:t>
        </w:r>
        <w:r w:rsidRPr="00D21802">
          <w:rPr>
            <w:rStyle w:val="Hyperlink"/>
          </w:rPr>
          <w:t>pastats.html</w:t>
        </w:r>
      </w:hyperlink>
    </w:p>
    <w:p w14:paraId="686095BF" w14:textId="77777777" w:rsidR="00E113FF" w:rsidRDefault="00E113FF">
      <w:pPr>
        <w:pStyle w:val="CommentText"/>
      </w:pPr>
    </w:p>
    <w:p w14:paraId="45C2C743" w14:textId="70DAF8EE" w:rsidR="00E113FF" w:rsidRDefault="00E113FF">
      <w:pPr>
        <w:pStyle w:val="CommentText"/>
      </w:pPr>
      <w:r>
        <w:t xml:space="preserve">The reason for not using </w:t>
      </w:r>
      <w:proofErr w:type="spellStart"/>
      <w:r>
        <w:t>xbar</w:t>
      </w:r>
      <w:proofErr w:type="spellEnd"/>
      <w:r>
        <w:t xml:space="preserve"> is that it indicates “mean of x”. And x has not been defined.</w:t>
      </w:r>
    </w:p>
  </w:comment>
  <w:comment w:id="204" w:author="Harry Matthews" w:date="2018-06-01T11:07:00Z" w:initials="HM">
    <w:p w14:paraId="76742979" w14:textId="6167F58D" w:rsidR="00E113FF" w:rsidRDefault="00E113FF">
      <w:pPr>
        <w:pStyle w:val="CommentText"/>
      </w:pPr>
      <w:r>
        <w:rPr>
          <w:rStyle w:val="CommentReference"/>
        </w:rPr>
        <w:annotationRef/>
      </w:r>
    </w:p>
  </w:comment>
  <w:comment w:id="205" w:author="Harry Matthews" w:date="2018-06-01T10:55:00Z" w:initials="HM">
    <w:p w14:paraId="65357C62" w14:textId="14D829D4" w:rsidR="00E113FF" w:rsidRDefault="00E113FF">
      <w:pPr>
        <w:pStyle w:val="CommentText"/>
      </w:pPr>
      <w:r>
        <w:rPr>
          <w:rStyle w:val="CommentReference"/>
        </w:rPr>
        <w:annotationRef/>
      </w:r>
      <w:r>
        <w:t xml:space="preserve">‘Project’ is not a good word here. In geometry this is finding the spatially closest point on an object or line from a point which is I </w:t>
      </w:r>
      <w:bookmarkStart w:id="206" w:name="_GoBack"/>
      <w:bookmarkEnd w:id="206"/>
      <w:r>
        <w:t xml:space="preserve">don’t think what you mean. See below comment about defining a term for the mapping via barycentric co-ordinates operation. </w:t>
      </w:r>
    </w:p>
  </w:comment>
  <w:comment w:id="207" w:author="Harry Matthews" w:date="2018-06-01T10:58:00Z" w:initials="HM">
    <w:p w14:paraId="36E7765F" w14:textId="68B4FD7D" w:rsidR="00E113FF" w:rsidRDefault="00E113FF">
      <w:pPr>
        <w:pStyle w:val="CommentText"/>
      </w:pPr>
      <w:r>
        <w:rPr>
          <w:rStyle w:val="CommentReference"/>
        </w:rPr>
        <w:annotationRef/>
      </w:r>
    </w:p>
  </w:comment>
  <w:comment w:id="208" w:author="Harry Matthews" w:date="2018-06-01T10:59:00Z" w:initials="HM">
    <w:p w14:paraId="74A312A3" w14:textId="77777777" w:rsidR="00E113FF" w:rsidRDefault="00E113FF" w:rsidP="006127C9">
      <w:pPr>
        <w:pStyle w:val="CommentText"/>
      </w:pPr>
      <w:r>
        <w:rPr>
          <w:rStyle w:val="CommentReference"/>
        </w:rPr>
        <w:annotationRef/>
      </w:r>
      <w:r>
        <w:t>To be sure I understand:</w:t>
      </w:r>
    </w:p>
    <w:p w14:paraId="4A41029B" w14:textId="77777777" w:rsidR="00E113FF" w:rsidRDefault="00E113FF" w:rsidP="006127C9">
      <w:pPr>
        <w:pStyle w:val="CommentText"/>
      </w:pPr>
      <w:r>
        <w:t xml:space="preserve"> Each image was mapped, the landmarks coded in barycentric co-ordinates of whatever triangle they are on, then transferred to the AM? by reconstructing the locations from barycentric co-ordinates.</w:t>
      </w:r>
    </w:p>
    <w:p w14:paraId="3B0DD617" w14:textId="77777777" w:rsidR="00E113FF" w:rsidRDefault="00E113FF" w:rsidP="006127C9">
      <w:pPr>
        <w:pStyle w:val="CommentText"/>
      </w:pPr>
    </w:p>
    <w:p w14:paraId="1F257F36" w14:textId="016F5D9F" w:rsidR="00E113FF" w:rsidRDefault="00E113FF" w:rsidP="006127C9">
      <w:pPr>
        <w:pStyle w:val="CommentText"/>
      </w:pPr>
      <w:r>
        <w:t xml:space="preserve">Maybe have a section just for explaining this operation and define a term for it (e.g. anatomical landmark mapping) </w:t>
      </w:r>
      <w:proofErr w:type="spellStart"/>
      <w:r>
        <w:t>thta</w:t>
      </w:r>
      <w:proofErr w:type="spellEnd"/>
      <w:r>
        <w:t xml:space="preserve"> you can then refer to whenever you use it. </w:t>
      </w:r>
    </w:p>
  </w:comment>
  <w:comment w:id="209" w:author="Harry Matthews" w:date="2018-06-01T11:07:00Z" w:initials="HM">
    <w:p w14:paraId="61DEA00E" w14:textId="3A9BD102" w:rsidR="00E113FF" w:rsidRDefault="00E113FF">
      <w:pPr>
        <w:pStyle w:val="CommentText"/>
      </w:pPr>
      <w:r>
        <w:rPr>
          <w:rStyle w:val="CommentReference"/>
        </w:rPr>
        <w:annotationRef/>
      </w:r>
      <w:r>
        <w:t xml:space="preserve">Again, I think ‘project’ is confusing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90EF4E" w15:done="1"/>
  <w15:commentEx w15:paraId="6B36D27C" w15:done="1"/>
  <w15:commentEx w15:paraId="035A4B21" w15:done="1"/>
  <w15:commentEx w15:paraId="18CC233A" w15:done="1"/>
  <w15:commentEx w15:paraId="1BBBF091" w15:done="1"/>
  <w15:commentEx w15:paraId="0B9787C1" w15:done="1"/>
  <w15:commentEx w15:paraId="61E6926F" w15:done="1"/>
  <w15:commentEx w15:paraId="596AFEC8" w15:done="1"/>
  <w15:commentEx w15:paraId="566A47CB" w15:done="1"/>
  <w15:commentEx w15:paraId="7EA570B3" w15:done="1"/>
  <w15:commentEx w15:paraId="7861AC08" w15:done="1"/>
  <w15:commentEx w15:paraId="0C336B26" w15:done="0"/>
  <w15:commentEx w15:paraId="1AEAFDB5" w15:done="1"/>
  <w15:commentEx w15:paraId="5FAC6A77" w15:done="1"/>
  <w15:commentEx w15:paraId="34CCA667" w15:done="1"/>
  <w15:commentEx w15:paraId="6D55E6DC" w15:done="1"/>
  <w15:commentEx w15:paraId="5638AC32" w15:done="0"/>
  <w15:commentEx w15:paraId="4D762293" w15:done="0"/>
  <w15:commentEx w15:paraId="34141E91" w15:done="0"/>
  <w15:commentEx w15:paraId="45C2C743" w15:done="1"/>
  <w15:commentEx w15:paraId="76742979" w15:done="0"/>
  <w15:commentEx w15:paraId="65357C62" w15:done="0"/>
  <w15:commentEx w15:paraId="36E7765F" w15:done="0"/>
  <w15:commentEx w15:paraId="1F257F36" w15:done="0"/>
  <w15:commentEx w15:paraId="61DEA0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90EF4E" w16cid:durableId="1EBB8D05"/>
  <w16cid:commentId w16cid:paraId="6B36D27C" w16cid:durableId="1EBB8D06"/>
  <w16cid:commentId w16cid:paraId="035A4B21" w16cid:durableId="1EBB8D07"/>
  <w16cid:commentId w16cid:paraId="18CC233A" w16cid:durableId="1EBB8D08"/>
  <w16cid:commentId w16cid:paraId="1BBBF091" w16cid:durableId="1EBB8D09"/>
  <w16cid:commentId w16cid:paraId="0B9787C1" w16cid:durableId="1EBB8D0A"/>
  <w16cid:commentId w16cid:paraId="61E6926F" w16cid:durableId="1EBB8D0B"/>
  <w16cid:commentId w16cid:paraId="596AFEC8" w16cid:durableId="1EBB8D0C"/>
  <w16cid:commentId w16cid:paraId="566A47CB" w16cid:durableId="1EBB8D0D"/>
  <w16cid:commentId w16cid:paraId="7EA570B3" w16cid:durableId="1EBB8D0E"/>
  <w16cid:commentId w16cid:paraId="7861AC08" w16cid:durableId="1EBB8D0F"/>
  <w16cid:commentId w16cid:paraId="0C336B26" w16cid:durableId="1EBB8D10"/>
  <w16cid:commentId w16cid:paraId="1AEAFDB5" w16cid:durableId="1EBB8D11"/>
  <w16cid:commentId w16cid:paraId="5FAC6A77" w16cid:durableId="1EBB8D12"/>
  <w16cid:commentId w16cid:paraId="34CCA667" w16cid:durableId="1EBB8D13"/>
  <w16cid:commentId w16cid:paraId="6D55E6DC" w16cid:durableId="1EBB8D14"/>
  <w16cid:commentId w16cid:paraId="5638AC32" w16cid:durableId="1EBB8D15"/>
  <w16cid:commentId w16cid:paraId="4D762293" w16cid:durableId="1EBAF8CA"/>
  <w16cid:commentId w16cid:paraId="34141E91" w16cid:durableId="1EBAF86C"/>
  <w16cid:commentId w16cid:paraId="45C2C743" w16cid:durableId="1EBB8D18"/>
  <w16cid:commentId w16cid:paraId="76742979" w16cid:durableId="1EBB8D19"/>
  <w16cid:commentId w16cid:paraId="65357C62" w16cid:durableId="1EBB8D1A"/>
  <w16cid:commentId w16cid:paraId="36E7765F" w16cid:durableId="1EBB8D1B"/>
  <w16cid:commentId w16cid:paraId="1F257F36" w16cid:durableId="1EBB8D1C"/>
  <w16cid:commentId w16cid:paraId="61DEA00E" w16cid:durableId="1EBB8D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729FE" w14:textId="77777777" w:rsidR="00C22477" w:rsidRDefault="00C22477" w:rsidP="00117666">
      <w:pPr>
        <w:spacing w:after="0"/>
      </w:pPr>
      <w:r>
        <w:separator/>
      </w:r>
    </w:p>
  </w:endnote>
  <w:endnote w:type="continuationSeparator" w:id="0">
    <w:p w14:paraId="0F434962" w14:textId="77777777" w:rsidR="00C22477" w:rsidRDefault="00C2247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E113FF" w:rsidRPr="00577C4C" w:rsidRDefault="00E113FF">
    <w:pPr>
      <w:pStyle w:val="Footer"/>
      <w:rPr>
        <w:color w:val="C00000"/>
        <w:szCs w:val="24"/>
      </w:rPr>
    </w:pPr>
    <w:r>
      <w:rPr>
        <w:noProof/>
        <w:lang w:val="en-AU" w:eastAsia="en-AU"/>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E113FF" w:rsidRPr="00577C4C" w:rsidRDefault="00E113F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515827">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8E3147" w:rsidRPr="00577C4C" w:rsidRDefault="008E314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15827" w:rsidRPr="00515827">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E113FF" w:rsidRPr="00577C4C" w:rsidRDefault="00E113FF">
    <w:pPr>
      <w:pStyle w:val="Footer"/>
      <w:rPr>
        <w:b/>
        <w:sz w:val="20"/>
        <w:szCs w:val="24"/>
      </w:rPr>
    </w:pPr>
    <w:r>
      <w:rPr>
        <w:noProof/>
        <w:lang w:val="en-AU" w:eastAsia="en-AU"/>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E113FF" w:rsidRPr="00577C4C" w:rsidRDefault="00E113F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515827">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8E3147" w:rsidRPr="00577C4C" w:rsidRDefault="008E314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15827" w:rsidRPr="00515827">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E3164B" w14:textId="77777777" w:rsidR="00C22477" w:rsidRDefault="00C22477" w:rsidP="00117666">
      <w:pPr>
        <w:spacing w:after="0"/>
      </w:pPr>
      <w:r>
        <w:separator/>
      </w:r>
    </w:p>
  </w:footnote>
  <w:footnote w:type="continuationSeparator" w:id="0">
    <w:p w14:paraId="3EBA18BB" w14:textId="77777777" w:rsidR="00C22477" w:rsidRDefault="00C2247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E113FF" w:rsidRPr="007E3148" w:rsidRDefault="00E113FF" w:rsidP="00A53000">
    <w:pPr>
      <w:pStyle w:val="Header"/>
    </w:pPr>
    <w:r w:rsidRPr="007E3148">
      <w:ptab w:relativeTo="margin" w:alignment="center" w:leader="none"/>
    </w:r>
    <w:r w:rsidRPr="007E3148">
      <w:ptab w:relativeTo="margin" w:alignment="right" w:leader="none"/>
    </w:r>
    <w:proofErr w:type="spellStart"/>
    <w:r>
      <w:t>MeshMonk</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E113FF" w:rsidRPr="00A53000" w:rsidRDefault="00E113FF"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E113FF" w:rsidRDefault="00E113FF" w:rsidP="00A53000">
    <w:pPr>
      <w:pStyle w:val="Header"/>
    </w:pPr>
    <w:r w:rsidRPr="005A1D84">
      <w:rPr>
        <w:noProof/>
        <w:color w:val="A6A6A6" w:themeColor="background1" w:themeShade="A6"/>
        <w:lang w:val="en-AU" w:eastAsia="en-AU"/>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ry Matthews">
    <w15:presenceInfo w15:providerId="AD" w15:userId="S-1-5-21-2256462057-1280619349-680702702-14276"/>
  </w15:person>
  <w15:person w15:author="Julie White">
    <w15:presenceInfo w15:providerId="Windows Live" w15:userId="fb992c2cae0130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213A"/>
    <w:rsid w:val="00010EEC"/>
    <w:rsid w:val="000114D6"/>
    <w:rsid w:val="00034304"/>
    <w:rsid w:val="00035434"/>
    <w:rsid w:val="00037F3B"/>
    <w:rsid w:val="00045678"/>
    <w:rsid w:val="000458E4"/>
    <w:rsid w:val="00052E83"/>
    <w:rsid w:val="00056044"/>
    <w:rsid w:val="00060880"/>
    <w:rsid w:val="00063D84"/>
    <w:rsid w:val="00065622"/>
    <w:rsid w:val="0006636D"/>
    <w:rsid w:val="00077D53"/>
    <w:rsid w:val="00081394"/>
    <w:rsid w:val="00086853"/>
    <w:rsid w:val="000B34BD"/>
    <w:rsid w:val="000B7456"/>
    <w:rsid w:val="000C1CBE"/>
    <w:rsid w:val="000C7E2A"/>
    <w:rsid w:val="000F4CFB"/>
    <w:rsid w:val="00117666"/>
    <w:rsid w:val="001223A7"/>
    <w:rsid w:val="00125B81"/>
    <w:rsid w:val="00134256"/>
    <w:rsid w:val="00137EC0"/>
    <w:rsid w:val="00144781"/>
    <w:rsid w:val="0014705B"/>
    <w:rsid w:val="00147395"/>
    <w:rsid w:val="001552C9"/>
    <w:rsid w:val="00175E24"/>
    <w:rsid w:val="00177D84"/>
    <w:rsid w:val="001964EF"/>
    <w:rsid w:val="001B1336"/>
    <w:rsid w:val="001B1A2C"/>
    <w:rsid w:val="001D37CF"/>
    <w:rsid w:val="001D5C23"/>
    <w:rsid w:val="001E7928"/>
    <w:rsid w:val="001F4C07"/>
    <w:rsid w:val="002000C0"/>
    <w:rsid w:val="00220AEA"/>
    <w:rsid w:val="00221E4E"/>
    <w:rsid w:val="00226954"/>
    <w:rsid w:val="00226B89"/>
    <w:rsid w:val="00230805"/>
    <w:rsid w:val="002629A3"/>
    <w:rsid w:val="00265660"/>
    <w:rsid w:val="00267D18"/>
    <w:rsid w:val="00270D5E"/>
    <w:rsid w:val="002868E2"/>
    <w:rsid w:val="002869C3"/>
    <w:rsid w:val="002936E4"/>
    <w:rsid w:val="00296B88"/>
    <w:rsid w:val="002C07D1"/>
    <w:rsid w:val="002C74CA"/>
    <w:rsid w:val="002C7E39"/>
    <w:rsid w:val="002D2B3C"/>
    <w:rsid w:val="002E2F80"/>
    <w:rsid w:val="002E4A96"/>
    <w:rsid w:val="002F17A2"/>
    <w:rsid w:val="002F744D"/>
    <w:rsid w:val="00303DE6"/>
    <w:rsid w:val="00310124"/>
    <w:rsid w:val="00341E13"/>
    <w:rsid w:val="00344FE2"/>
    <w:rsid w:val="003544FB"/>
    <w:rsid w:val="00365D63"/>
    <w:rsid w:val="0036793B"/>
    <w:rsid w:val="00372682"/>
    <w:rsid w:val="00376CC5"/>
    <w:rsid w:val="00392264"/>
    <w:rsid w:val="0039693B"/>
    <w:rsid w:val="003B1FFE"/>
    <w:rsid w:val="003B6F61"/>
    <w:rsid w:val="003D2F2D"/>
    <w:rsid w:val="00401590"/>
    <w:rsid w:val="0041462F"/>
    <w:rsid w:val="00424774"/>
    <w:rsid w:val="004555F5"/>
    <w:rsid w:val="00463E3D"/>
    <w:rsid w:val="004645AE"/>
    <w:rsid w:val="0047213A"/>
    <w:rsid w:val="004723C0"/>
    <w:rsid w:val="0049356A"/>
    <w:rsid w:val="004A6CD8"/>
    <w:rsid w:val="004B7F1A"/>
    <w:rsid w:val="004D3E33"/>
    <w:rsid w:val="00504C1F"/>
    <w:rsid w:val="00515827"/>
    <w:rsid w:val="005166BB"/>
    <w:rsid w:val="005250F2"/>
    <w:rsid w:val="00532CCE"/>
    <w:rsid w:val="00550CB7"/>
    <w:rsid w:val="00556B08"/>
    <w:rsid w:val="00571388"/>
    <w:rsid w:val="00576FA7"/>
    <w:rsid w:val="00596B47"/>
    <w:rsid w:val="005A1D84"/>
    <w:rsid w:val="005A70EA"/>
    <w:rsid w:val="005C1319"/>
    <w:rsid w:val="005C3963"/>
    <w:rsid w:val="005D1840"/>
    <w:rsid w:val="005D35E4"/>
    <w:rsid w:val="005D578F"/>
    <w:rsid w:val="005D756B"/>
    <w:rsid w:val="005D7910"/>
    <w:rsid w:val="005E2BD5"/>
    <w:rsid w:val="005E5405"/>
    <w:rsid w:val="006127C9"/>
    <w:rsid w:val="0062154F"/>
    <w:rsid w:val="00631A8C"/>
    <w:rsid w:val="00636B9B"/>
    <w:rsid w:val="00644C23"/>
    <w:rsid w:val="006473D4"/>
    <w:rsid w:val="00651CA2"/>
    <w:rsid w:val="00653D60"/>
    <w:rsid w:val="00660D05"/>
    <w:rsid w:val="00661E1C"/>
    <w:rsid w:val="00663109"/>
    <w:rsid w:val="0066471B"/>
    <w:rsid w:val="00671D9A"/>
    <w:rsid w:val="00673952"/>
    <w:rsid w:val="00686C9D"/>
    <w:rsid w:val="00690070"/>
    <w:rsid w:val="00691820"/>
    <w:rsid w:val="00693E08"/>
    <w:rsid w:val="0069551E"/>
    <w:rsid w:val="006A0C6D"/>
    <w:rsid w:val="006A4033"/>
    <w:rsid w:val="006B2D5B"/>
    <w:rsid w:val="006B7D14"/>
    <w:rsid w:val="006C0DA4"/>
    <w:rsid w:val="006C42A2"/>
    <w:rsid w:val="006C75EC"/>
    <w:rsid w:val="006D5B93"/>
    <w:rsid w:val="00725A73"/>
    <w:rsid w:val="00725A7D"/>
    <w:rsid w:val="0073085C"/>
    <w:rsid w:val="00731C20"/>
    <w:rsid w:val="00740F06"/>
    <w:rsid w:val="007463B7"/>
    <w:rsid w:val="00746505"/>
    <w:rsid w:val="00746A86"/>
    <w:rsid w:val="0075139A"/>
    <w:rsid w:val="00752DE5"/>
    <w:rsid w:val="00766354"/>
    <w:rsid w:val="00790BB3"/>
    <w:rsid w:val="00792043"/>
    <w:rsid w:val="00797EDD"/>
    <w:rsid w:val="007A4BF5"/>
    <w:rsid w:val="007A60E2"/>
    <w:rsid w:val="007B0322"/>
    <w:rsid w:val="007C0E3F"/>
    <w:rsid w:val="007C206C"/>
    <w:rsid w:val="007C5729"/>
    <w:rsid w:val="007D21E6"/>
    <w:rsid w:val="007D3AAE"/>
    <w:rsid w:val="007E027D"/>
    <w:rsid w:val="007E77DC"/>
    <w:rsid w:val="007F0065"/>
    <w:rsid w:val="007F5F2A"/>
    <w:rsid w:val="008042D5"/>
    <w:rsid w:val="008111E4"/>
    <w:rsid w:val="0081301C"/>
    <w:rsid w:val="00817DD6"/>
    <w:rsid w:val="0084053C"/>
    <w:rsid w:val="00841525"/>
    <w:rsid w:val="008629A9"/>
    <w:rsid w:val="0088513A"/>
    <w:rsid w:val="00893C19"/>
    <w:rsid w:val="008D6C8D"/>
    <w:rsid w:val="008E2B54"/>
    <w:rsid w:val="008E3147"/>
    <w:rsid w:val="008E4404"/>
    <w:rsid w:val="008E58C7"/>
    <w:rsid w:val="008F33AA"/>
    <w:rsid w:val="008F4E4F"/>
    <w:rsid w:val="008F5021"/>
    <w:rsid w:val="008F6A0D"/>
    <w:rsid w:val="00900478"/>
    <w:rsid w:val="00904E53"/>
    <w:rsid w:val="00910E25"/>
    <w:rsid w:val="00916685"/>
    <w:rsid w:val="00926217"/>
    <w:rsid w:val="0093338E"/>
    <w:rsid w:val="00943573"/>
    <w:rsid w:val="009441BD"/>
    <w:rsid w:val="0094491C"/>
    <w:rsid w:val="00953D20"/>
    <w:rsid w:val="00960C71"/>
    <w:rsid w:val="00970F8F"/>
    <w:rsid w:val="00971B61"/>
    <w:rsid w:val="00980C31"/>
    <w:rsid w:val="00981022"/>
    <w:rsid w:val="00981D6F"/>
    <w:rsid w:val="009955FF"/>
    <w:rsid w:val="009A0A32"/>
    <w:rsid w:val="009C3573"/>
    <w:rsid w:val="009D23AD"/>
    <w:rsid w:val="009D259D"/>
    <w:rsid w:val="009E7B69"/>
    <w:rsid w:val="00A22090"/>
    <w:rsid w:val="00A23BB5"/>
    <w:rsid w:val="00A36610"/>
    <w:rsid w:val="00A43547"/>
    <w:rsid w:val="00A47278"/>
    <w:rsid w:val="00A50D9D"/>
    <w:rsid w:val="00A53000"/>
    <w:rsid w:val="00A545C6"/>
    <w:rsid w:val="00A67415"/>
    <w:rsid w:val="00A75F87"/>
    <w:rsid w:val="00A84661"/>
    <w:rsid w:val="00A95D8B"/>
    <w:rsid w:val="00AA611C"/>
    <w:rsid w:val="00AC0270"/>
    <w:rsid w:val="00AC3EA3"/>
    <w:rsid w:val="00AC6612"/>
    <w:rsid w:val="00AC792D"/>
    <w:rsid w:val="00AD7314"/>
    <w:rsid w:val="00AE0EA1"/>
    <w:rsid w:val="00AF4999"/>
    <w:rsid w:val="00B00341"/>
    <w:rsid w:val="00B305ED"/>
    <w:rsid w:val="00B505F6"/>
    <w:rsid w:val="00B60E71"/>
    <w:rsid w:val="00B657B8"/>
    <w:rsid w:val="00B8310D"/>
    <w:rsid w:val="00B84920"/>
    <w:rsid w:val="00B8556A"/>
    <w:rsid w:val="00B97C25"/>
    <w:rsid w:val="00BB1E70"/>
    <w:rsid w:val="00BD0465"/>
    <w:rsid w:val="00BD7368"/>
    <w:rsid w:val="00BE774F"/>
    <w:rsid w:val="00BF03C6"/>
    <w:rsid w:val="00C012A3"/>
    <w:rsid w:val="00C16F19"/>
    <w:rsid w:val="00C22477"/>
    <w:rsid w:val="00C24B79"/>
    <w:rsid w:val="00C35CB0"/>
    <w:rsid w:val="00C46580"/>
    <w:rsid w:val="00C52A7B"/>
    <w:rsid w:val="00C62C8F"/>
    <w:rsid w:val="00C6324C"/>
    <w:rsid w:val="00C679AA"/>
    <w:rsid w:val="00C724CF"/>
    <w:rsid w:val="00C7565F"/>
    <w:rsid w:val="00C75972"/>
    <w:rsid w:val="00C82792"/>
    <w:rsid w:val="00C948FD"/>
    <w:rsid w:val="00C96F24"/>
    <w:rsid w:val="00CB43D5"/>
    <w:rsid w:val="00CC76F9"/>
    <w:rsid w:val="00CD066B"/>
    <w:rsid w:val="00CD2F12"/>
    <w:rsid w:val="00CD46E2"/>
    <w:rsid w:val="00CD6949"/>
    <w:rsid w:val="00CF2D94"/>
    <w:rsid w:val="00D00A3F"/>
    <w:rsid w:val="00D00D0B"/>
    <w:rsid w:val="00D01E93"/>
    <w:rsid w:val="00D04B69"/>
    <w:rsid w:val="00D2240D"/>
    <w:rsid w:val="00D22D3B"/>
    <w:rsid w:val="00D25C57"/>
    <w:rsid w:val="00D43DCB"/>
    <w:rsid w:val="00D537FA"/>
    <w:rsid w:val="00D538D0"/>
    <w:rsid w:val="00D63F3D"/>
    <w:rsid w:val="00D71BA4"/>
    <w:rsid w:val="00D80D99"/>
    <w:rsid w:val="00D80E06"/>
    <w:rsid w:val="00D869C2"/>
    <w:rsid w:val="00D9222B"/>
    <w:rsid w:val="00D9503C"/>
    <w:rsid w:val="00DD73EF"/>
    <w:rsid w:val="00DD7544"/>
    <w:rsid w:val="00DE23E8"/>
    <w:rsid w:val="00DF2699"/>
    <w:rsid w:val="00DF3B1F"/>
    <w:rsid w:val="00E0128B"/>
    <w:rsid w:val="00E06713"/>
    <w:rsid w:val="00E113FF"/>
    <w:rsid w:val="00E11495"/>
    <w:rsid w:val="00E23FA8"/>
    <w:rsid w:val="00E6301F"/>
    <w:rsid w:val="00E64E17"/>
    <w:rsid w:val="00E94642"/>
    <w:rsid w:val="00E94D94"/>
    <w:rsid w:val="00EA3D3C"/>
    <w:rsid w:val="00EC7CC3"/>
    <w:rsid w:val="00EE2D3A"/>
    <w:rsid w:val="00F023DC"/>
    <w:rsid w:val="00F02462"/>
    <w:rsid w:val="00F14453"/>
    <w:rsid w:val="00F15656"/>
    <w:rsid w:val="00F30759"/>
    <w:rsid w:val="00F46494"/>
    <w:rsid w:val="00F558AB"/>
    <w:rsid w:val="00F61D89"/>
    <w:rsid w:val="00F62965"/>
    <w:rsid w:val="00F85CCF"/>
    <w:rsid w:val="00F86ABB"/>
    <w:rsid w:val="00F90383"/>
    <w:rsid w:val="00FD5C43"/>
    <w:rsid w:val="00FD60BC"/>
    <w:rsid w:val="00FD7648"/>
    <w:rsid w:val="00FE4FE5"/>
    <w:rsid w:val="00FE7737"/>
    <w:rsid w:val="00FF1B3B"/>
    <w:rsid w:val="00FF7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12004476">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my.ilstu.edu/~jhkahn/apastats.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onks.vision" TargetMode="Externa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10C20FE-B423-9F44-95D6-BD82AEBDB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lie White\Box\MyFiles\MyResearch\RemappingValidation\Manuscript\frontiers_template.dotx</Template>
  <TotalTime>12</TotalTime>
  <Pages>15</Pages>
  <Words>30637</Words>
  <Characters>174631</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Microsoft Office User</cp:lastModifiedBy>
  <cp:revision>4</cp:revision>
  <cp:lastPrinted>2013-10-03T12:51:00Z</cp:lastPrinted>
  <dcterms:created xsi:type="dcterms:W3CDTF">2018-06-01T08:03:00Z</dcterms:created>
  <dcterms:modified xsi:type="dcterms:W3CDTF">2018-06-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